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1"/>
      <w:commentRangeStart w:id="2"/>
      <w:r w:rsidR="0077572A">
        <w:t xml:space="preserve">Healthcare providers have quickly responded with rapid adaptations like video consultation, </w:t>
      </w:r>
      <w:commentRangeEnd w:id="1"/>
      <w:r w:rsidR="007B1433">
        <w:rPr>
          <w:rStyle w:val="CommentReference"/>
        </w:rPr>
        <w:commentReference w:id="1"/>
      </w:r>
      <w:commentRangeEnd w:id="2"/>
      <w:r w:rsidR="00587210">
        <w:rPr>
          <w:rStyle w:val="CommentReference"/>
        </w:rPr>
        <w:commentReference w:id="2"/>
      </w:r>
      <w:r w:rsidR="0077572A">
        <w:t xml:space="preserve">which </w:t>
      </w:r>
      <w:commentRangeStart w:id="3"/>
      <w:r w:rsidR="0077572A">
        <w:t xml:space="preserve">has accelerated community learning </w:t>
      </w:r>
      <w:commentRangeEnd w:id="3"/>
      <w:r w:rsidR="007B1433">
        <w:rPr>
          <w:rStyle w:val="CommentReference"/>
        </w:rPr>
        <w:commentReference w:id="3"/>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commentRangeStart w:id="4"/>
      <w:r w:rsidR="007D064F">
        <w:t>Other</w:t>
      </w:r>
      <w:commentRangeEnd w:id="4"/>
      <w:r w:rsidR="00587210">
        <w:rPr>
          <w:rStyle w:val="CommentReference"/>
        </w:rPr>
        <w:commentReference w:id="4"/>
      </w:r>
      <w:r w:rsidR="007D064F">
        <w:t xml:space="preserve">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w:t>
      </w:r>
      <w:commentRangeStart w:id="5"/>
      <w:r>
        <w:t>existing</w:t>
      </w:r>
      <w:commentRangeEnd w:id="5"/>
      <w:r w:rsidR="00A166DA">
        <w:rPr>
          <w:rStyle w:val="CommentReference"/>
        </w:rPr>
        <w:commentReference w:id="5"/>
      </w:r>
      <w:r>
        <w:t xml:space="preserve">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6" w:author="Rebecca Randell" w:date="2020-07-17T10:27:00Z">
        <w:r w:rsidR="007B1433">
          <w:t xml:space="preserve">within the field of health informatics? </w:t>
        </w:r>
      </w:ins>
      <w:r w:rsidR="007D064F">
        <w:t xml:space="preserve">is even more urgent given the accelerated development and adoption during the </w:t>
      </w:r>
      <w:r w:rsidR="00026387">
        <w:t>COVID-19</w:t>
      </w:r>
      <w:r w:rsidR="007D064F">
        <w:t xml:space="preserve"> pandemic.</w:t>
      </w:r>
    </w:p>
    <w:p w14:paraId="2029E978" w14:textId="1E1774EC" w:rsidR="009D0ABB" w:rsidRDefault="00636CC5" w:rsidP="009D0ABB">
      <w:r>
        <w:t xml:space="preserve">The Patient Safety Translational Research Centres were set up by the UK National Institute for Health Research to translate patient-safety knowledge into practice. </w:t>
      </w:r>
      <w:commentRangeStart w:id="7"/>
      <w:r w:rsidR="009D0ABB">
        <w:t>In</w:t>
      </w:r>
      <w:commentRangeEnd w:id="7"/>
      <w:r w:rsidR="00AC4FD6">
        <w:rPr>
          <w:rStyle w:val="CommentReference"/>
        </w:rPr>
        <w:commentReference w:id="7"/>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del w:id="8" w:author="Richard Williams" w:date="2020-07-21T09:34:00Z">
        <w:r w:rsidR="009D0ABB" w:rsidDel="00C82A4A">
          <w:delText xml:space="preserve"> </w:delText>
        </w:r>
      </w:del>
      <w:r w:rsidR="009D0ABB">
        <w:t xml:space="preserve">to appraise the academic evidence for patient safety in health information systems. </w:t>
      </w:r>
      <w:r w:rsidR="00AC4FD6">
        <w:t>Our</w:t>
      </w:r>
      <w:r w:rsidR="009D0ABB">
        <w:t xml:space="preserve"> collaborative intend</w:t>
      </w:r>
      <w:ins w:id="9" w:author="Dawn Dowding" w:date="2020-07-17T15:40:00Z">
        <w:r w:rsidR="00B51A64">
          <w:t>s</w:t>
        </w:r>
      </w:ins>
      <w:del w:id="10" w:author="Dawn Dowding" w:date="2020-07-17T15:40:00Z">
        <w:r w:rsidR="009D0ABB" w:rsidDel="00B51A64">
          <w:delText>ed</w:delText>
        </w:r>
      </w:del>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commentRangeStart w:id="11"/>
      <w:r w:rsidR="009D0ABB" w:rsidRPr="002A32FD">
        <w:t>gaps</w:t>
      </w:r>
      <w:commentRangeEnd w:id="11"/>
      <w:r w:rsidR="00A166DA">
        <w:rPr>
          <w:rStyle w:val="CommentReference"/>
        </w:rPr>
        <w:commentReference w:id="11"/>
      </w:r>
      <w:r w:rsidR="009D0ABB">
        <w:t xml:space="preserve"> in</w:t>
      </w:r>
      <w:ins w:id="12" w:author="Rebecca Randell" w:date="2020-07-17T10:29:00Z">
        <w:r w:rsidR="007B1433">
          <w:t xml:space="preserve"> the literature on/understanding of?</w:t>
        </w:r>
      </w:ins>
      <w:r w:rsidR="009D0ABB">
        <w:t xml:space="preserve"> </w:t>
      </w:r>
      <w:del w:id="13" w:author="Rebecca Randell" w:date="2020-07-17T10:29:00Z">
        <w:r w:rsidR="009D0ABB" w:rsidDel="007B1433">
          <w:delText xml:space="preserve">the </w:delText>
        </w:r>
      </w:del>
      <w:r w:rsidR="009D0ABB">
        <w:t xml:space="preserve">safety </w:t>
      </w:r>
      <w:del w:id="14" w:author="Rebecca Randell" w:date="2020-07-17T10:29:00Z">
        <w:r w:rsidR="009D0ABB" w:rsidDel="007B1433">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commentRangeStart w:id="15"/>
      <w:del w:id="16" w:author="David Jenkins" w:date="2020-07-21T11:40:00Z">
        <w:r w:rsidR="00C42EFF" w:rsidDel="00A166DA">
          <w:delText xml:space="preserve">from </w:delText>
        </w:r>
        <w:r w:rsidDel="00A166DA">
          <w:delText>the</w:delText>
        </w:r>
        <w:r w:rsidR="00C42EFF" w:rsidDel="00A166DA">
          <w:delText xml:space="preserve"> </w:delText>
        </w:r>
        <w:commentRangeStart w:id="17"/>
        <w:r w:rsidR="00C42EFF" w:rsidDel="00A166DA">
          <w:delText xml:space="preserve">perspective </w:delText>
        </w:r>
        <w:r w:rsidDel="00A166DA">
          <w:delText>of the UK’s NHS</w:delText>
        </w:r>
        <w:r w:rsidRPr="00284512" w:rsidDel="00A166DA">
          <w:delText xml:space="preserve"> </w:delText>
        </w:r>
        <w:commentRangeEnd w:id="17"/>
        <w:r w:rsidR="007B1433" w:rsidDel="00A166DA">
          <w:rPr>
            <w:rStyle w:val="CommentReference"/>
          </w:rPr>
          <w:commentReference w:id="17"/>
        </w:r>
      </w:del>
      <w:commentRangeEnd w:id="15"/>
      <w:r w:rsidR="00A166DA">
        <w:rPr>
          <w:rStyle w:val="CommentReference"/>
        </w:rPr>
        <w:commentReference w:id="15"/>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0E7C2B48"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18" w:author="Rebecca Randell" w:date="2020-07-17T10:30:00Z">
        <w:r w:rsidR="007B1433">
          <w:t xml:space="preserve"> </w:t>
        </w:r>
      </w:ins>
      <w:del w:id="19"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del w:id="20" w:author="Rebecca Randell" w:date="2020-07-17T10:30:00Z">
        <w:r w:rsidDel="007B1433">
          <w:delText>to</w:delText>
        </w:r>
        <w:r w:rsidRPr="008A6A0C" w:rsidDel="007B1433">
          <w:delText xml:space="preserve"> </w:delText>
        </w:r>
        <w:r w:rsidR="00C42EFF" w:rsidDel="007B1433">
          <w:delText>frame</w:delText>
        </w:r>
      </w:del>
      <w:ins w:id="21" w:author="Rebecca Randell" w:date="2020-07-17T10:30:00Z">
        <w:r w:rsidR="007B1433">
          <w:t>for</w:t>
        </w:r>
      </w:ins>
      <w:r w:rsidR="00C42EFF">
        <w:t xml:space="preserve"> future work in safety informatics.</w:t>
      </w:r>
      <w:del w:id="22" w:author="Rebecca Randell" w:date="2020-07-17T10:31:00Z">
        <w:r w:rsidDel="007B1433">
          <w:delText>.</w:delText>
        </w:r>
      </w:del>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23"/>
      <w:commentRangeStart w:id="24"/>
      <w:commentRangeStart w:id="25"/>
      <w:commentRangeStart w:id="26"/>
      <w:r w:rsidR="005843D6">
        <w:t xml:space="preserve">Patient </w:t>
      </w:r>
      <w:r w:rsidR="000C663C">
        <w:t>S</w:t>
      </w:r>
      <w:r w:rsidR="005843D6">
        <w:t xml:space="preserve">afety </w:t>
      </w:r>
      <w:commentRangeEnd w:id="23"/>
      <w:r w:rsidR="00084215">
        <w:rPr>
          <w:rStyle w:val="CommentReference"/>
          <w:rFonts w:asciiTheme="minorHAnsi" w:eastAsiaTheme="minorHAnsi" w:hAnsiTheme="minorHAnsi" w:cstheme="minorBidi"/>
        </w:rPr>
        <w:commentReference w:id="23"/>
      </w:r>
      <w:commentRangeEnd w:id="24"/>
      <w:r w:rsidR="000C663C">
        <w:rPr>
          <w:rStyle w:val="CommentReference"/>
          <w:rFonts w:asciiTheme="minorHAnsi" w:eastAsiaTheme="minorHAnsi" w:hAnsiTheme="minorHAnsi" w:cstheme="minorBidi"/>
        </w:rPr>
        <w:commentReference w:id="24"/>
      </w:r>
      <w:commentRangeEnd w:id="25"/>
      <w:r w:rsidR="00E03105">
        <w:rPr>
          <w:rStyle w:val="CommentReference"/>
          <w:rFonts w:asciiTheme="minorHAnsi" w:eastAsiaTheme="minorHAnsi" w:hAnsiTheme="minorHAnsi" w:cstheme="minorBidi"/>
        </w:rPr>
        <w:commentReference w:id="25"/>
      </w:r>
      <w:commentRangeEnd w:id="26"/>
      <w:r w:rsidR="00C82A4A">
        <w:rPr>
          <w:rStyle w:val="CommentReference"/>
          <w:rFonts w:asciiTheme="minorHAnsi" w:eastAsiaTheme="minorHAnsi" w:hAnsiTheme="minorHAnsi" w:cstheme="minorBidi"/>
        </w:rPr>
        <w:commentReference w:id="26"/>
      </w:r>
      <w:r w:rsidR="005843D6">
        <w:t xml:space="preserve">and </w:t>
      </w:r>
      <w:r>
        <w:t>Safety Informatics</w:t>
      </w:r>
    </w:p>
    <w:p w14:paraId="7C2132CA" w14:textId="18461E1F"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depending on which of </w:t>
      </w:r>
      <w:commentRangeStart w:id="27"/>
      <w:r w:rsidR="00C769FE">
        <w:t xml:space="preserve">its range of services </w:t>
      </w:r>
      <w:commentRangeEnd w:id="27"/>
      <w:r w:rsidR="00224D89">
        <w:rPr>
          <w:rStyle w:val="CommentReference"/>
        </w:rPr>
        <w:commentReference w:id="27"/>
      </w:r>
      <w:r w:rsidR="00C769FE">
        <w:t xml:space="preserve">it is providing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C769FE">
        <w:t>;</w:t>
      </w:r>
      <w:r w:rsidR="00C361D0">
        <w:t xml:space="preserve"> This sets healthcare apart from other safety-critical industries, </w:t>
      </w:r>
      <w:commentRangeStart w:id="28"/>
      <w:r w:rsidR="00C361D0">
        <w:t>which predominantly focus on only one of these approaches.</w:t>
      </w:r>
      <w:commentRangeEnd w:id="28"/>
      <w:r w:rsidR="00224D89">
        <w:rPr>
          <w:rStyle w:val="CommentReference"/>
        </w:rPr>
        <w:commentReference w:id="28"/>
      </w:r>
    </w:p>
    <w:p w14:paraId="719DA8A2" w14:textId="3FF70EFB" w:rsidR="00322A06" w:rsidRDefault="00484E71" w:rsidP="00484E71">
      <w:r w:rsidRPr="00484E71">
        <w:t>While the patient</w:t>
      </w:r>
      <w:ins w:id="29" w:author="Rebecca Randell" w:date="2020-07-17T10:32:00Z">
        <w:r w:rsidR="007B1433">
          <w:t xml:space="preserve"> </w:t>
        </w:r>
      </w:ins>
      <w:del w:id="30" w:author="Rebecca Randell" w:date="2020-07-17T10:32:00Z">
        <w:r w:rsidRPr="00484E71" w:rsidDel="007B1433">
          <w:delText>-</w:delText>
        </w:r>
      </w:del>
      <w:r w:rsidRPr="00484E71">
        <w: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ins w:id="31" w:author="Rebecca Randell" w:date="2020-07-17T10:32:00Z">
        <w:r w:rsidR="007B1433">
          <w:rPr>
            <w:rFonts w:cstheme="minorHAnsi"/>
          </w:rPr>
          <w:t xml:space="preserve"> </w:t>
        </w:r>
      </w:ins>
      <w:del w:id="32" w:author="Rebecca Randell" w:date="2020-07-17T10:32:00Z">
        <w:r w:rsidRPr="00484E71" w:rsidDel="007B1433">
          <w:rPr>
            <w:rFonts w:cstheme="minorHAnsi"/>
          </w:rPr>
          <w:delText>-</w:delText>
        </w:r>
      </w:del>
      <w:r w:rsidRPr="00484E71">
        <w:rPr>
          <w:rFonts w:cstheme="minorHAnsi"/>
        </w:rPr>
        <w:t xml:space="preserve">safety challenges and our capacity to address them are constantly in flux. </w:t>
      </w:r>
      <w:commentRangeStart w:id="33"/>
      <w:commentRangeStart w:id="34"/>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8E3903">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33"/>
      <w:r w:rsidR="000C663C">
        <w:rPr>
          <w:rStyle w:val="CommentReference"/>
        </w:rPr>
        <w:commentReference w:id="33"/>
      </w:r>
      <w:commentRangeEnd w:id="34"/>
      <w:r w:rsidR="00E03105">
        <w:rPr>
          <w:rStyle w:val="CommentReference"/>
        </w:rPr>
        <w:commentReference w:id="34"/>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35"/>
      <w:r w:rsidRPr="00484E71">
        <w:rPr>
          <w:rFonts w:eastAsia="Times New Roman" w:cstheme="minorHAnsi"/>
          <w:lang w:eastAsia="en-GB"/>
        </w:rPr>
        <w:t>This is because w</w:t>
      </w:r>
      <w:r w:rsidR="00322A06" w:rsidRPr="00484E71">
        <w:rPr>
          <w:rFonts w:cstheme="minorHAnsi"/>
        </w:rPr>
        <w:t xml:space="preserve">hen </w:t>
      </w:r>
      <w:del w:id="36" w:author="Rebecca Randell" w:date="2020-07-17T10:33:00Z">
        <w:r w:rsidR="00322A06" w:rsidRPr="00484E71" w:rsidDel="007B1433">
          <w:rPr>
            <w:rFonts w:cstheme="minorHAnsi"/>
          </w:rPr>
          <w:delText>health information technologies</w:delText>
        </w:r>
      </w:del>
      <w:ins w:id="37" w:author="Rebecca Randell" w:date="2020-07-17T10:33:00Z">
        <w:r w:rsidR="007B1433">
          <w:rPr>
            <w:rFonts w:cstheme="minorHAnsi"/>
          </w:rPr>
          <w:t>HITs</w:t>
        </w:r>
      </w:ins>
      <w:r w:rsidR="00322A06" w:rsidRPr="00484E71">
        <w:rPr>
          <w:rFonts w:cstheme="minorHAnsi"/>
        </w:rPr>
        <w:t xml:space="preserve"> </w:t>
      </w:r>
      <w:r w:rsidR="007A4AE6" w:rsidRPr="00484E71">
        <w:rPr>
          <w:rFonts w:cstheme="minorHAnsi"/>
        </w:rPr>
        <w:t>interact,</w:t>
      </w:r>
      <w:r w:rsidR="00322A06" w:rsidRPr="00484E71">
        <w:rPr>
          <w:rFonts w:cstheme="minorHAnsi"/>
        </w:rPr>
        <w:t xml:space="preserve"> </w:t>
      </w:r>
      <w:commentRangeStart w:id="38"/>
      <w:r w:rsidR="00322A06" w:rsidRPr="00484E71">
        <w:rPr>
          <w:rFonts w:cstheme="minorHAnsi"/>
        </w:rPr>
        <w:t>they</w:t>
      </w:r>
      <w:commentRangeEnd w:id="38"/>
      <w:r w:rsidR="00224D89">
        <w:rPr>
          <w:rStyle w:val="CommentReference"/>
        </w:rPr>
        <w:commentReference w:id="38"/>
      </w:r>
      <w:r w:rsidR="00322A06" w:rsidRPr="00484E71">
        <w:rPr>
          <w:rFonts w:cstheme="minorHAnsi"/>
        </w:rPr>
        <w:t xml:space="preserve"> form a </w:t>
      </w:r>
      <w:commentRangeStart w:id="39"/>
      <w:r w:rsidR="00D77B4B">
        <w:rPr>
          <w:rFonts w:cstheme="minorHAnsi"/>
        </w:rPr>
        <w:t xml:space="preserve">health information system </w:t>
      </w:r>
      <w:commentRangeEnd w:id="39"/>
      <w:r w:rsidR="00E124EC">
        <w:rPr>
          <w:rStyle w:val="CommentReference"/>
        </w:rPr>
        <w:commentReference w:id="39"/>
      </w:r>
      <w:r w:rsidR="00D77B4B">
        <w:rPr>
          <w:rFonts w:cstheme="minorHAnsi"/>
        </w:rPr>
        <w:t>(</w:t>
      </w:r>
      <w:r w:rsidR="00CB1C67">
        <w:rPr>
          <w:rFonts w:cstheme="minorHAnsi"/>
        </w:rPr>
        <w:t>HIS</w:t>
      </w:r>
      <w:r w:rsidR="00D77B4B">
        <w:rPr>
          <w:rFonts w:cstheme="minorHAnsi"/>
        </w:rPr>
        <w:t>)</w:t>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EC26A9">
        <w:rPr>
          <w:rFonts w:cstheme="minorHAnsi"/>
        </w:rPr>
        <w:t>.</w:t>
      </w:r>
      <w:ins w:id="40" w:author="Ciarán McInerney" w:date="2020-07-15T09:58:00Z">
        <w:r w:rsidR="008E3903">
          <w:rPr>
            <w:rFonts w:cstheme="minorHAnsi"/>
          </w:rPr>
          <w:t xml:space="preserve"> </w:t>
        </w:r>
      </w:ins>
      <w:commentRangeEnd w:id="35"/>
      <w:r w:rsidR="00B51A64">
        <w:rPr>
          <w:rStyle w:val="CommentReference"/>
        </w:rPr>
        <w:commentReference w:id="35"/>
      </w:r>
      <w:r w:rsidR="00EC26A9">
        <w:rPr>
          <w:rFonts w:cstheme="minorHAnsi"/>
        </w:rPr>
        <w:t xml:space="preserve">The </w:t>
      </w:r>
      <w:r w:rsidR="004D2509">
        <w:rPr>
          <w:rFonts w:cstheme="minorHAnsi"/>
        </w:rPr>
        <w:t>success</w:t>
      </w:r>
      <w:del w:id="41" w:author="Richard Williams" w:date="2020-07-21T09:43:00Z">
        <w:r w:rsidR="004D2509" w:rsidDel="007551CF">
          <w:rPr>
            <w:rFonts w:cstheme="minorHAnsi"/>
          </w:rPr>
          <w:delText>ful</w:delText>
        </w:r>
      </w:del>
      <w:r w:rsidR="004D2509">
        <w:rPr>
          <w:rFonts w:cstheme="minorHAnsi"/>
        </w:rPr>
        <w:t xml:space="preserve"> or fail</w:t>
      </w:r>
      <w:ins w:id="42" w:author="Richard Williams" w:date="2020-07-21T09:43:00Z">
        <w:r w:rsidR="007551CF">
          <w:rPr>
            <w:rFonts w:cstheme="minorHAnsi"/>
          </w:rPr>
          <w:t>ure</w:t>
        </w:r>
      </w:ins>
      <w:del w:id="43" w:author="Richard Williams" w:date="2020-07-21T09:43:00Z">
        <w:r w:rsidR="004D2509" w:rsidDel="007551CF">
          <w:rPr>
            <w:rFonts w:cstheme="minorHAnsi"/>
          </w:rPr>
          <w:delText>ed</w:delText>
        </w:r>
      </w:del>
      <w:r w:rsidR="004D2509">
        <w:rPr>
          <w:rFonts w:cstheme="minorHAnsi"/>
        </w:rPr>
        <w:t xml:space="preserve"> </w:t>
      </w:r>
      <w:del w:id="44" w:author="Richard Williams" w:date="2020-07-21T09:43:00Z">
        <w:r w:rsidR="004D2509" w:rsidDel="007551CF">
          <w:rPr>
            <w:rFonts w:cstheme="minorHAnsi"/>
          </w:rPr>
          <w:delText xml:space="preserve">performance </w:delText>
        </w:r>
      </w:del>
      <w:r w:rsidR="00EC26A9">
        <w:rPr>
          <w:rFonts w:cstheme="minorHAnsi"/>
        </w:rPr>
        <w:t xml:space="preserve">of HISs </w:t>
      </w:r>
      <w:r w:rsidR="004D2509">
        <w:rPr>
          <w:rFonts w:cstheme="minorHAnsi"/>
        </w:rPr>
        <w:t xml:space="preserve">is </w:t>
      </w:r>
      <w:del w:id="45" w:author="Richard Williams" w:date="2020-07-21T09:43:00Z">
        <w:r w:rsidR="00EC26A9" w:rsidDel="007551CF">
          <w:rPr>
            <w:rFonts w:cstheme="minorHAnsi"/>
          </w:rPr>
          <w:delText xml:space="preserve">a function of </w:delText>
        </w:r>
      </w:del>
      <w:ins w:id="46" w:author="Richard Williams" w:date="2020-07-21T09:43:00Z">
        <w:r w:rsidR="007551CF">
          <w:rPr>
            <w:rFonts w:cstheme="minorHAnsi"/>
          </w:rPr>
          <w:t xml:space="preserve">due to </w:t>
        </w:r>
      </w:ins>
      <w:r w:rsidR="00EC26A9">
        <w:rPr>
          <w:rFonts w:cstheme="minorHAnsi"/>
        </w:rPr>
        <w:t>emergent rather than planned change</w:t>
      </w:r>
      <w:r w:rsidR="004D2509">
        <w:rPr>
          <w:rFonts w:cstheme="minorHAnsi"/>
        </w:rPr>
        <w:t xml:space="preserve"> </w:t>
      </w:r>
      <w:del w:id="47" w:author="Richard Williams" w:date="2020-07-21T09:43:00Z">
        <w:r w:rsidR="00C60DFC" w:rsidDel="007551CF">
          <w:rPr>
            <w:rFonts w:cstheme="minorHAnsi"/>
          </w:rPr>
          <w:delText xml:space="preserve">that </w:delText>
        </w:r>
      </w:del>
      <w:r w:rsidR="00C60DFC">
        <w:rPr>
          <w:rFonts w:cstheme="minorHAnsi"/>
        </w:rPr>
        <w:t>result</w:t>
      </w:r>
      <w:ins w:id="48" w:author="Richard Williams" w:date="2020-07-21T09:43:00Z">
        <w:r w:rsidR="007551CF">
          <w:rPr>
            <w:rFonts w:cstheme="minorHAnsi"/>
          </w:rPr>
          <w:t>ing</w:t>
        </w:r>
      </w:ins>
      <w:del w:id="49" w:author="Richard Williams" w:date="2020-07-21T09:43:00Z">
        <w:r w:rsidR="00C60DFC" w:rsidDel="007551CF">
          <w:rPr>
            <w:rFonts w:cstheme="minorHAnsi"/>
          </w:rPr>
          <w:delText>s</w:delText>
        </w:r>
      </w:del>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del w:id="50" w:author="Rebecca Randell" w:date="2020-07-17T10:35:00Z">
        <w:r w:rsidR="00322A06" w:rsidRPr="00484E71" w:rsidDel="00E124EC">
          <w:rPr>
            <w:rFonts w:cstheme="minorHAnsi"/>
          </w:rPr>
          <w:delText xml:space="preserve">. </w:delText>
        </w:r>
      </w:del>
      <w:commentRangeStart w:id="51"/>
      <w:commentRangeStart w:id="52"/>
      <w:r w:rsidR="00322A06" w:rsidRPr="00484E71">
        <w:rPr>
          <w:rFonts w:cstheme="minorHAnsi"/>
        </w:rPr>
        <w:t>It is for this reason that</w:t>
      </w:r>
      <w:r w:rsidR="00322A06">
        <w:t xml:space="preserve"> standards and regulations for </w:t>
      </w:r>
      <w:commentRangeStart w:id="53"/>
      <w:r w:rsidR="00322A06">
        <w:t>medical device</w:t>
      </w:r>
      <w:r w:rsidR="007A4AE6">
        <w:t xml:space="preserve">s </w:t>
      </w:r>
      <w:commentRangeEnd w:id="53"/>
      <w:r w:rsidR="00224D89">
        <w:rPr>
          <w:rStyle w:val="CommentReference"/>
        </w:rPr>
        <w:commentReference w:id="53"/>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8E3903">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commentRangeStart w:id="54"/>
      <w:r w:rsidR="000C78E4">
        <w:fldChar w:fldCharType="begin" w:fldLock="1"/>
      </w:r>
      <w:r w:rsidR="008E3903">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8E3903">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51"/>
      <w:r w:rsidR="000C663C">
        <w:rPr>
          <w:rStyle w:val="CommentReference"/>
        </w:rPr>
        <w:commentReference w:id="51"/>
      </w:r>
      <w:commentRangeEnd w:id="52"/>
      <w:r w:rsidR="0093483F">
        <w:rPr>
          <w:rStyle w:val="CommentReference"/>
        </w:rPr>
        <w:commentReference w:id="52"/>
      </w:r>
      <w:commentRangeEnd w:id="54"/>
      <w:r w:rsidR="00E124EC">
        <w:rPr>
          <w:rStyle w:val="CommentReference"/>
        </w:rPr>
        <w:commentReference w:id="54"/>
      </w:r>
    </w:p>
    <w:p w14:paraId="3BB0EAC7" w14:textId="04069ABD" w:rsidR="0032493D" w:rsidRDefault="006B300B" w:rsidP="0032493D">
      <w:pPr>
        <w:rPr>
          <w:color w:val="4472C4" w:themeColor="accent5"/>
        </w:rPr>
      </w:pPr>
      <w:r>
        <w:t xml:space="preserve">There is a need for rigorous </w:t>
      </w:r>
      <w:commentRangeStart w:id="55"/>
      <w:r>
        <w:t>study</w:t>
      </w:r>
      <w:commentRangeEnd w:id="55"/>
      <w:r w:rsidR="00EE3D59">
        <w:rPr>
          <w:rStyle w:val="CommentReference"/>
        </w:rPr>
        <w:commentReference w:id="55"/>
      </w:r>
      <w:r>
        <w:t xml:space="preserve"> of the relationship between HISs and patient safety, i.e. a </w:t>
      </w:r>
      <w:commentRangeStart w:id="56"/>
      <w:r>
        <w:t xml:space="preserve">Safety Informatics. </w:t>
      </w:r>
      <w:commentRangeEnd w:id="56"/>
      <w:r w:rsidR="00055534">
        <w:rPr>
          <w:rStyle w:val="CommentReference"/>
        </w:rPr>
        <w:commentReference w:id="56"/>
      </w:r>
      <w:commentRangeStart w:id="57"/>
      <w:r>
        <w:t>C</w:t>
      </w:r>
      <w:r w:rsidR="00484E71">
        <w:t xml:space="preserve">hallenges </w:t>
      </w:r>
      <w:commentRangeEnd w:id="57"/>
      <w:r w:rsidR="009A26AB">
        <w:rPr>
          <w:rStyle w:val="CommentReference"/>
        </w:rPr>
        <w:commentReference w:id="57"/>
      </w:r>
      <w:commentRangeStart w:id="58"/>
      <w:r w:rsidR="00484E71">
        <w:t>posed</w:t>
      </w:r>
      <w:commentRangeEnd w:id="58"/>
      <w:r w:rsidR="00055534">
        <w:rPr>
          <w:rStyle w:val="CommentReference"/>
        </w:rPr>
        <w:commentReference w:id="58"/>
      </w:r>
      <w:r w:rsidR="00484E71">
        <w:t xml:space="preserve">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del w:id="59" w:author="Rebecca Randell" w:date="2020-07-17T10:37:00Z">
        <w:r w:rsidR="00484E71" w:rsidRPr="0032493D" w:rsidDel="00E124EC">
          <w:delText xml:space="preserve">not </w:delText>
        </w:r>
      </w:del>
      <w:ins w:id="60" w:author="Rebecca Randell" w:date="2020-07-17T10:37:00Z">
        <w:r w:rsidR="00E124EC">
          <w:t>un</w:t>
        </w:r>
      </w:ins>
      <w:r w:rsidR="00484E71" w:rsidRPr="0032493D">
        <w:t xml:space="preserve">likely to be equally affordable </w:t>
      </w:r>
      <w:del w:id="61" w:author="Rebecca Randell" w:date="2020-07-17T10:37:00Z">
        <w:r w:rsidR="00484E71" w:rsidRPr="0032493D" w:rsidDel="00E124EC">
          <w:delText xml:space="preserve">nor </w:delText>
        </w:r>
      </w:del>
      <w:ins w:id="62" w:author="Rebecca Randell" w:date="2020-07-17T10:37:00Z">
        <w:r w:rsidR="00E124EC">
          <w:t>and</w:t>
        </w:r>
        <w:r w:rsidR="00E124EC" w:rsidRPr="0032493D">
          <w:t xml:space="preserve"> </w:t>
        </w:r>
      </w:ins>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w:t>
      </w:r>
      <w:ins w:id="63" w:author="Dawn Dowding" w:date="2020-07-17T15:44:00Z">
        <w:r w:rsidR="00B51A64">
          <w:t xml:space="preserve">implications associated with multiple HISs interacting </w:t>
        </w:r>
      </w:ins>
      <w:r w:rsidR="00D10464">
        <w:t xml:space="preserve">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ins w:id="64" w:author="Richard Williams" w:date="2020-07-21T09:46:00Z">
        <w:r w:rsidR="007551CF">
          <w:t>;</w:t>
        </w:r>
      </w:ins>
      <w:del w:id="65" w:author="Richard Williams" w:date="2020-07-21T09:46:00Z">
        <w:r w:rsidR="00427C91" w:rsidDel="007551CF">
          <w:delText>,</w:delText>
        </w:r>
      </w:del>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p>
    <w:p w14:paraId="3824A9E3" w14:textId="1049EC9C" w:rsidR="005843D6" w:rsidRDefault="005843D6" w:rsidP="0060263F"/>
    <w:p w14:paraId="45C8FACF" w14:textId="5B8FF7D4" w:rsidR="00AB3439" w:rsidRDefault="00D77B4B" w:rsidP="00865C67">
      <w:pPr>
        <w:pStyle w:val="Heading2"/>
      </w:pPr>
      <w:commentRangeStart w:id="66"/>
      <w:r>
        <w:t>Safety Informatics</w:t>
      </w:r>
      <w:commentRangeEnd w:id="66"/>
      <w:r w:rsidR="00E124EC">
        <w:rPr>
          <w:rStyle w:val="CommentReference"/>
          <w:rFonts w:asciiTheme="minorHAnsi" w:eastAsiaTheme="minorHAnsi" w:hAnsiTheme="minorHAnsi" w:cstheme="minorBidi"/>
        </w:rPr>
        <w:commentReference w:id="66"/>
      </w:r>
    </w:p>
    <w:p w14:paraId="3BC4C3AE" w14:textId="5DE624FA" w:rsidR="004E5CE1" w:rsidRPr="00322A06" w:rsidRDefault="00151E77" w:rsidP="004E5CE1">
      <w:commentRangeStart w:id="67"/>
      <w:r>
        <w:t>The International Medical Informatics Association (IMIA)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w:t>
      </w:r>
      <w:commentRangeEnd w:id="67"/>
      <w:r w:rsidR="00E124EC">
        <w:rPr>
          <w:rStyle w:val="CommentReference"/>
        </w:rPr>
        <w:commentReference w:id="67"/>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lastRenderedPageBreak/>
        <w:t xml:space="preserve">Section 2: </w:t>
      </w:r>
      <w:r w:rsidR="00656305">
        <w:t>Method</w:t>
      </w:r>
    </w:p>
    <w:p w14:paraId="30BE240E" w14:textId="60301A8A" w:rsidR="00656305" w:rsidRDefault="006A63CC" w:rsidP="00656305">
      <w:r>
        <w:t xml:space="preserve">A workshop of </w:t>
      </w:r>
      <w:commentRangeStart w:id="68"/>
      <w:r w:rsidR="00D77B4B">
        <w:t>14</w:t>
      </w:r>
      <w:r>
        <w:t xml:space="preserve"> </w:t>
      </w:r>
      <w:commentRangeStart w:id="69"/>
      <w:commentRangeStart w:id="70"/>
      <w:r>
        <w:t>collaborators</w:t>
      </w:r>
      <w:r w:rsidRPr="00AA44BF">
        <w:t xml:space="preserve"> </w:t>
      </w:r>
      <w:commentRangeEnd w:id="69"/>
      <w:r w:rsidR="008077C5">
        <w:rPr>
          <w:rStyle w:val="CommentReference"/>
        </w:rPr>
        <w:commentReference w:id="69"/>
      </w:r>
      <w:commentRangeEnd w:id="70"/>
      <w:r w:rsidR="0093483F">
        <w:rPr>
          <w:rStyle w:val="CommentReference"/>
        </w:rPr>
        <w:commentReference w:id="70"/>
      </w:r>
      <w:commentRangeEnd w:id="68"/>
      <w:r w:rsidR="00BF3A64">
        <w:rPr>
          <w:rStyle w:val="CommentReference"/>
        </w:rPr>
        <w:commentReference w:id="68"/>
      </w:r>
      <w:r>
        <w:t>was convened who represent those who develop</w:t>
      </w:r>
      <w:ins w:id="71" w:author="Rebecca Randell" w:date="2020-07-17T10:42:00Z">
        <w:r w:rsidR="00E124EC">
          <w:t xml:space="preserve"> and</w:t>
        </w:r>
      </w:ins>
      <w:del w:id="72" w:author="Rebecca Randell" w:date="2020-07-17T10:42:00Z">
        <w:r w:rsidDel="00E124EC">
          <w:delText>,</w:delText>
        </w:r>
      </w:del>
      <w:r>
        <w:t xml:space="preserve"> evaluate </w:t>
      </w:r>
      <w:del w:id="73" w:author="Rebecca Randell" w:date="2020-07-17T10:43:00Z">
        <w:r w:rsidDel="00E124EC">
          <w:delText>and</w:delText>
        </w:r>
        <w:r w:rsidRPr="00AA44BF" w:rsidDel="00E124EC">
          <w:delText xml:space="preserve"> </w:delText>
        </w:r>
        <w:commentRangeStart w:id="74"/>
        <w:r w:rsidRPr="00AA44BF" w:rsidDel="00E124EC">
          <w:delText>use</w:delText>
        </w:r>
        <w:r w:rsidDel="00E124EC">
          <w:delText xml:space="preserve"> </w:delText>
        </w:r>
        <w:commentRangeEnd w:id="74"/>
        <w:r w:rsidR="00E124EC" w:rsidDel="00E124EC">
          <w:rPr>
            <w:rStyle w:val="CommentReference"/>
          </w:rPr>
          <w:commentReference w:id="74"/>
        </w:r>
        <w:r w:rsidDel="00E124EC">
          <w:delText>health information technologies</w:delText>
        </w:r>
      </w:del>
      <w:ins w:id="75" w:author="Rebecca Randell" w:date="2020-07-17T10:43:00Z">
        <w:r w:rsidR="00E124EC">
          <w:t>HIT</w:t>
        </w:r>
      </w:ins>
      <w:del w:id="76" w:author="Rebecca Randell" w:date="2020-07-17T10:42:00Z">
        <w:r w:rsidDel="00E124EC">
          <w:delText xml:space="preserve"> and the</w:delText>
        </w:r>
        <w:r w:rsidRPr="001809FF" w:rsidDel="00E124EC">
          <w:delText xml:space="preserve">ir data for both research and </w:delText>
        </w:r>
        <w:commentRangeStart w:id="77"/>
        <w:r w:rsidRPr="001809FF" w:rsidDel="00E124EC">
          <w:delText>practical purposes</w:delText>
        </w:r>
        <w:commentRangeEnd w:id="77"/>
        <w:r w:rsidR="00AC4FD6" w:rsidDel="00E124EC">
          <w:rPr>
            <w:rStyle w:val="CommentReference"/>
          </w:rPr>
          <w:commentReference w:id="77"/>
        </w:r>
      </w:del>
      <w:r w:rsidRPr="001809FF">
        <w:t>.</w:t>
      </w:r>
      <w:r w:rsidR="005646F8">
        <w:t xml:space="preserve"> C</w:t>
      </w:r>
      <w:r w:rsidR="005646F8" w:rsidRPr="001809FF">
        <w:t>ollaborators discussed the patient</w:t>
      </w:r>
      <w:ins w:id="78" w:author="Rebecca Randell" w:date="2020-07-17T10:43:00Z">
        <w:r w:rsidR="00E124EC">
          <w:t xml:space="preserve"> </w:t>
        </w:r>
      </w:ins>
      <w:del w:id="79" w:author="Rebecca Randell" w:date="2020-07-17T10:43:00Z">
        <w:r w:rsidR="005646F8" w:rsidRPr="001809FF" w:rsidDel="00E124EC">
          <w:delText>-</w:delText>
        </w:r>
      </w:del>
      <w:r w:rsidR="005646F8" w:rsidRPr="001809FF">
        <w:t>safety implications of the challenges posed</w:t>
      </w:r>
      <w:r w:rsidR="005646F8">
        <w:t xml:space="preserve"> by a</w:t>
      </w:r>
      <w:r w:rsidR="00B11DC6" w:rsidRPr="001809FF">
        <w:t xml:space="preserve"> set of new and emerging </w:t>
      </w:r>
      <w:commentRangeStart w:id="80"/>
      <w:del w:id="81" w:author="Rebecca Randell" w:date="2020-07-17T10:43:00Z">
        <w:r w:rsidR="00B11DC6" w:rsidRPr="001809FF" w:rsidDel="00E124EC">
          <w:delText>health information technologies</w:delText>
        </w:r>
      </w:del>
      <w:ins w:id="82" w:author="Rebecca Randell" w:date="2020-07-17T10:43:00Z">
        <w:r w:rsidR="00E124EC">
          <w:t>HITs</w:t>
        </w:r>
      </w:ins>
      <w:r w:rsidR="005646F8">
        <w:t xml:space="preserve"> that</w:t>
      </w:r>
      <w:r w:rsidR="00B11DC6" w:rsidRPr="001809FF">
        <w:t xml:space="preserve"> were collated from a scoping review of the academic, commercial and grey literature relating to </w:t>
      </w:r>
      <w:r w:rsidR="00CB1C67">
        <w:t>HIS</w:t>
      </w:r>
      <w:r w:rsidR="00B11DC6" w:rsidRPr="001809FF">
        <w:t>s</w:t>
      </w:r>
      <w:commentRangeEnd w:id="80"/>
      <w:r w:rsidR="001846F5">
        <w:rPr>
          <w:rStyle w:val="CommentReference"/>
        </w:rPr>
        <w:commentReference w:id="80"/>
      </w:r>
      <w:r w:rsidR="00B11DC6" w:rsidRPr="001809FF">
        <w:t>.</w:t>
      </w:r>
      <w:r w:rsidR="001809FF" w:rsidRPr="001809FF">
        <w:t xml:space="preserve"> In subsequent meetings, the group collated and synthesised contributions to 1) describe characteristics of new and emerging </w:t>
      </w:r>
      <w:del w:id="83" w:author="Rebecca Randell" w:date="2020-07-17T10:45:00Z">
        <w:r w:rsidR="001809FF" w:rsidRPr="001809FF" w:rsidDel="001846F5">
          <w:delText>health information technologies</w:delText>
        </w:r>
      </w:del>
      <w:ins w:id="84" w:author="Rebecca Randell" w:date="2020-07-17T10:45:00Z">
        <w:r w:rsidR="001846F5">
          <w:t>HITs</w:t>
        </w:r>
      </w:ins>
      <w:r w:rsidR="001809FF" w:rsidRPr="001809FF">
        <w:t xml:space="preserve">, 2) </w:t>
      </w:r>
      <w:commentRangeStart w:id="85"/>
      <w:r w:rsidR="001809FF" w:rsidRPr="001809FF">
        <w:t xml:space="preserve">describe the challenges posed by </w:t>
      </w:r>
      <w:commentRangeStart w:id="86"/>
      <w:r w:rsidR="001809FF" w:rsidRPr="001809FF">
        <w:t xml:space="preserve">evolving </w:t>
      </w:r>
      <w:commentRangeEnd w:id="86"/>
      <w:r w:rsidR="004D2381">
        <w:rPr>
          <w:rStyle w:val="CommentReference"/>
        </w:rPr>
        <w:commentReference w:id="86"/>
      </w:r>
      <w:r w:rsidR="00CB1C67">
        <w:t>HIS</w:t>
      </w:r>
      <w:r w:rsidR="00AC4FD6">
        <w:t>s</w:t>
      </w:r>
      <w:commentRangeEnd w:id="85"/>
      <w:r w:rsidR="001846F5">
        <w:rPr>
          <w:rStyle w:val="CommentReference"/>
        </w:rPr>
        <w:commentReference w:id="85"/>
      </w:r>
      <w:r w:rsidR="001809FF" w:rsidRPr="001809FF">
        <w:t>, 3) describe the patient</w:t>
      </w:r>
      <w:ins w:id="87" w:author="Rebecca Randell" w:date="2020-07-17T10:47:00Z">
        <w:r w:rsidR="001846F5">
          <w:t xml:space="preserve"> </w:t>
        </w:r>
      </w:ins>
      <w:del w:id="88" w:author="Rebecca Randell" w:date="2020-07-17T10:47:00Z">
        <w:r w:rsidR="001809FF" w:rsidRPr="001809FF" w:rsidDel="001846F5">
          <w:delText>-</w:delText>
        </w:r>
      </w:del>
      <w:r w:rsidR="001809FF" w:rsidRPr="001809FF">
        <w:t>safety implications of the</w:t>
      </w:r>
      <w:ins w:id="89" w:author="Rebecca Randell" w:date="2020-07-17T10:47:00Z">
        <w:r w:rsidR="001846F5">
          <w:t>se</w:t>
        </w:r>
      </w:ins>
      <w:r w:rsidR="001809FF" w:rsidRPr="001809FF">
        <w:t xml:space="preserve"> challenges</w:t>
      </w:r>
      <w:del w:id="90" w:author="Rebecca Randell" w:date="2020-07-17T10:47:00Z">
        <w:r w:rsidR="001809FF" w:rsidRPr="001809FF" w:rsidDel="001846F5">
          <w:delText xml:space="preserve"> posed</w:delText>
        </w:r>
      </w:del>
      <w:r w:rsidR="001809FF" w:rsidRPr="001809FF">
        <w:t xml:space="preserve">, and 4) recommend approaches to address the </w:t>
      </w:r>
      <w:commentRangeStart w:id="91"/>
      <w:r w:rsidR="001809FF" w:rsidRPr="001809FF">
        <w:t>patient</w:t>
      </w:r>
      <w:ins w:id="92" w:author="Rebecca Randell" w:date="2020-07-17T10:47:00Z">
        <w:r w:rsidR="001846F5">
          <w:t xml:space="preserve"> </w:t>
        </w:r>
      </w:ins>
      <w:del w:id="93" w:author="Rebecca Randell" w:date="2020-07-17T10:47:00Z">
        <w:r w:rsidR="001809FF" w:rsidRPr="001809FF" w:rsidDel="001846F5">
          <w:delText>-</w:delText>
        </w:r>
      </w:del>
      <w:r w:rsidR="001809FF" w:rsidRPr="001809FF">
        <w:t>safety implications</w:t>
      </w:r>
      <w:commentRangeEnd w:id="91"/>
      <w:r w:rsidR="004D2381">
        <w:rPr>
          <w:rStyle w:val="CommentReference"/>
        </w:rPr>
        <w:commentReference w:id="91"/>
      </w:r>
      <w:r w:rsidR="001809FF">
        <w:t>.</w:t>
      </w:r>
    </w:p>
    <w:p w14:paraId="53476F43" w14:textId="77777777" w:rsidR="00906431" w:rsidRPr="00F76262" w:rsidRDefault="00906431" w:rsidP="00906431">
      <w:r>
        <w:t xml:space="preserve">We define emerging technology as innovation, novel application of an existing technology, or </w:t>
      </w:r>
      <w:commentRangeStart w:id="94"/>
      <w:r>
        <w:t>novel uptake or use of an existing technology by an organisation or user</w:t>
      </w:r>
      <w:commentRangeEnd w:id="94"/>
      <w:r w:rsidR="00BF7E4A">
        <w:rPr>
          <w:rStyle w:val="CommentReference"/>
        </w:rPr>
        <w:commentReference w:id="94"/>
      </w:r>
      <w:r>
        <w:t>.</w:t>
      </w:r>
      <w:r w:rsidRPr="00F76262">
        <w:t xml:space="preserve"> </w:t>
      </w:r>
      <w:r>
        <w:t>Table x</w:t>
      </w:r>
      <w:commentRangeStart w:id="95"/>
      <w:r w:rsidRPr="00D77B4B">
        <w:rPr>
          <w:highlight w:val="yellow"/>
        </w:rPr>
        <w:t>1</w:t>
      </w:r>
      <w:commentRangeEnd w:id="95"/>
      <w:r>
        <w:rPr>
          <w:rStyle w:val="CommentReference"/>
        </w:rPr>
        <w:commentReference w:id="95"/>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96"/>
      <w:commentRangeStart w:id="97"/>
      <w:commentRangeStart w:id="98"/>
      <w:r>
        <w:t xml:space="preserve">Section 3: </w:t>
      </w:r>
      <w:r w:rsidR="00FB2A79">
        <w:t>Workshop synthesis</w:t>
      </w:r>
      <w:commentRangeEnd w:id="96"/>
      <w:r w:rsidR="008077C5">
        <w:rPr>
          <w:rStyle w:val="CommentReference"/>
          <w:rFonts w:asciiTheme="minorHAnsi" w:eastAsiaTheme="minorHAnsi" w:hAnsiTheme="minorHAnsi" w:cstheme="minorBidi"/>
        </w:rPr>
        <w:commentReference w:id="96"/>
      </w:r>
      <w:commentRangeEnd w:id="97"/>
      <w:r w:rsidR="00906431">
        <w:rPr>
          <w:rStyle w:val="CommentReference"/>
          <w:rFonts w:asciiTheme="minorHAnsi" w:eastAsiaTheme="minorHAnsi" w:hAnsiTheme="minorHAnsi" w:cstheme="minorBidi"/>
        </w:rPr>
        <w:commentReference w:id="97"/>
      </w:r>
      <w:commentRangeEnd w:id="98"/>
      <w:r w:rsidR="001846F5">
        <w:rPr>
          <w:rStyle w:val="CommentReference"/>
          <w:rFonts w:asciiTheme="minorHAnsi" w:eastAsiaTheme="minorHAnsi" w:hAnsiTheme="minorHAnsi" w:cstheme="minorBidi"/>
        </w:rPr>
        <w:commentReference w:id="98"/>
      </w:r>
    </w:p>
    <w:p w14:paraId="628FE09B" w14:textId="77777777" w:rsidR="00865867" w:rsidRDefault="00865867" w:rsidP="00865867"/>
    <w:p w14:paraId="44A892CB" w14:textId="20A55BE2" w:rsidR="00E97300" w:rsidRDefault="00C87DCA" w:rsidP="00865C67">
      <w:pPr>
        <w:pStyle w:val="Heading2"/>
      </w:pPr>
      <w:commentRangeStart w:id="99"/>
      <w:commentRangeStart w:id="100"/>
      <w:r>
        <w:t>C</w:t>
      </w:r>
      <w:r w:rsidR="001F4ED1">
        <w:t xml:space="preserve">hallenges </w:t>
      </w:r>
      <w:r>
        <w:t xml:space="preserve">posed by </w:t>
      </w:r>
      <w:r w:rsidR="001F4ED1">
        <w:t xml:space="preserve">new and </w:t>
      </w:r>
      <w:r w:rsidR="00E97300">
        <w:t xml:space="preserve">emerging </w:t>
      </w:r>
      <w:r w:rsidR="00CB1C67">
        <w:t>HIT</w:t>
      </w:r>
      <w:commentRangeEnd w:id="99"/>
      <w:r w:rsidR="005646F8">
        <w:rPr>
          <w:rStyle w:val="CommentReference"/>
          <w:rFonts w:asciiTheme="minorHAnsi" w:eastAsiaTheme="minorHAnsi" w:hAnsiTheme="minorHAnsi" w:cstheme="minorBidi"/>
        </w:rPr>
        <w:commentReference w:id="99"/>
      </w:r>
      <w:commentRangeEnd w:id="100"/>
      <w:r w:rsidR="009978E4">
        <w:rPr>
          <w:rStyle w:val="CommentReference"/>
          <w:rFonts w:asciiTheme="minorHAnsi" w:eastAsiaTheme="minorHAnsi" w:hAnsiTheme="minorHAnsi" w:cstheme="minorBidi"/>
        </w:rPr>
        <w:commentReference w:id="100"/>
      </w:r>
    </w:p>
    <w:p w14:paraId="14A59AD8" w14:textId="603F1768" w:rsidR="00AC4FD6" w:rsidRDefault="000A1BAC" w:rsidP="000A1BAC">
      <w:r>
        <w:t>We propose</w:t>
      </w:r>
      <w:r w:rsidR="00AC4FD6">
        <w:t xml:space="preserve"> there are</w:t>
      </w:r>
      <w:r>
        <w:t xml:space="preserve"> six </w:t>
      </w:r>
      <w:commentRangeStart w:id="101"/>
      <w:r>
        <w:t>challenges</w:t>
      </w:r>
      <w:commentRangeEnd w:id="101"/>
      <w:r w:rsidR="008D23B8">
        <w:rPr>
          <w:rStyle w:val="CommentReference"/>
        </w:rPr>
        <w:commentReference w:id="101"/>
      </w:r>
      <w:r>
        <w:t xml:space="preserve"> posed by the k</w:t>
      </w:r>
      <w:r w:rsidR="005646F8">
        <w:t>inds of HIT that are emerging</w:t>
      </w:r>
      <w:ins w:id="102" w:author="Rebecca Randell" w:date="2020-07-17T11:08:00Z">
        <w:r w:rsidR="009978E4">
          <w:t>, ea</w:t>
        </w:r>
      </w:ins>
      <w:ins w:id="103"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104" w:author="Rebecca Randell" w:date="2020-07-17T11:16:00Z">
        <w:r w:rsidR="00E956B3">
          <w:t xml:space="preserve">, with the consequence that </w:t>
        </w:r>
      </w:ins>
      <w:ins w:id="105"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106"/>
      <w:r>
        <w:t>Thirdly, as the pace of innovation accelerates, the current reactive (rather than proactive) regulatory- and standards-based approaches to safety will be increasingly ineffective at assuring patients’ safety.</w:t>
      </w:r>
      <w:commentRangeEnd w:id="106"/>
      <w:r w:rsidR="00E956B3">
        <w:rPr>
          <w:rStyle w:val="CommentReference"/>
        </w:rPr>
        <w:commentReference w:id="106"/>
      </w:r>
    </w:p>
    <w:p w14:paraId="2362287F" w14:textId="4269183F" w:rsidR="00670128" w:rsidRPr="00670128" w:rsidRDefault="00670128" w:rsidP="00670128">
      <w:commentRangeStart w:id="107"/>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107"/>
      <w:r w:rsidR="00E956B3">
        <w:rPr>
          <w:rStyle w:val="CommentReference"/>
        </w:rPr>
        <w:commentReference w:id="107"/>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108"/>
      <w:r w:rsidR="00DF5C59">
        <w:t xml:space="preserve">many medical treatments </w:t>
      </w:r>
      <w:commentRangeEnd w:id="108"/>
      <w:r w:rsidR="00D76FC3">
        <w:rPr>
          <w:rStyle w:val="CommentReference"/>
        </w:rPr>
        <w:commentReference w:id="108"/>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3A5F6488" w:rsidR="00670128" w:rsidRDefault="00D67540" w:rsidP="00D14F7E">
      <w:r>
        <w:t xml:space="preserve">Sixthly, the increased complexity and </w:t>
      </w:r>
      <w:commentRangeStart w:id="109"/>
      <w:r>
        <w:t xml:space="preserve">distal connectedness </w:t>
      </w:r>
      <w:commentRangeEnd w:id="109"/>
      <w:r w:rsidR="00792C05">
        <w:rPr>
          <w:rStyle w:val="CommentReference"/>
        </w:rPr>
        <w:commentReference w:id="109"/>
      </w:r>
      <w:r>
        <w:t xml:space="preserve">of HISs challenges notions of </w:t>
      </w:r>
      <w:commentRangeStart w:id="110"/>
      <w:r>
        <w:t xml:space="preserve">trust </w:t>
      </w:r>
      <w:commentRangeEnd w:id="110"/>
      <w:r w:rsidR="00543400">
        <w:rPr>
          <w:rStyle w:val="CommentReference"/>
        </w:rPr>
        <w:commentReference w:id="110"/>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del w:id="111" w:author="Rebecca Randell" w:date="2020-07-17T10:56:00Z">
        <w:r w:rsidR="00045EB8" w:rsidDel="00D76FC3">
          <w:delText xml:space="preserve">a </w:delText>
        </w:r>
      </w:del>
      <w:r w:rsidR="009D34D2">
        <w:t xml:space="preserve">partly </w:t>
      </w:r>
      <w:ins w:id="112" w:author="Rebecca Randell" w:date="2020-07-17T10:56:00Z">
        <w:r w:rsidR="00D76FC3">
          <w:t xml:space="preserve">a </w:t>
        </w:r>
      </w:ins>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113"/>
      <w:r w:rsidR="00045EB8">
        <w:t xml:space="preserve">and the gatekeeping and competing incentives of actors in a HIS threaten </w:t>
      </w:r>
      <w:r w:rsidR="00B8035A">
        <w:t xml:space="preserve">this </w:t>
      </w:r>
      <w:r w:rsidR="00A358FA">
        <w:t>trust</w:t>
      </w:r>
      <w:commentRangeEnd w:id="113"/>
      <w:r w:rsidR="00D76FC3">
        <w:rPr>
          <w:rStyle w:val="CommentReference"/>
        </w:rPr>
        <w:commentReference w:id="113"/>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 xml:space="preserve">(Mechanic and </w:t>
      </w:r>
      <w:r w:rsidR="00351A05" w:rsidRPr="00351A05">
        <w:rPr>
          <w:noProof/>
        </w:rPr>
        <w:lastRenderedPageBreak/>
        <w:t>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865C67">
      <w:pPr>
        <w:pStyle w:val="Heading2"/>
      </w:pPr>
      <w:commentRangeStart w:id="114"/>
      <w:r>
        <w:t>Patient-safety implications</w:t>
      </w:r>
      <w:r w:rsidR="00C87DCA">
        <w:t xml:space="preserve"> of </w:t>
      </w:r>
      <w:r w:rsidR="00CB1C67">
        <w:t>HIT</w:t>
      </w:r>
      <w:r w:rsidR="00C87DCA">
        <w:t xml:space="preserve"> challenges</w:t>
      </w:r>
      <w:commentRangeEnd w:id="114"/>
      <w:r w:rsidR="00DD5E0F">
        <w:rPr>
          <w:rStyle w:val="CommentReference"/>
          <w:rFonts w:asciiTheme="minorHAnsi" w:eastAsiaTheme="minorHAnsi" w:hAnsiTheme="minorHAnsi" w:cstheme="minorBidi"/>
        </w:rPr>
        <w:commentReference w:id="114"/>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71ABEF48" w:rsidR="00E97300" w:rsidRPr="00F700A2" w:rsidRDefault="009D0ABB" w:rsidP="00F700A2">
      <w:pPr>
        <w:pStyle w:val="Heading1"/>
      </w:pPr>
      <w:r>
        <w:t xml:space="preserve">Section 4: </w:t>
      </w:r>
      <w:commentRangeStart w:id="115"/>
      <w:commentRangeStart w:id="116"/>
      <w:commentRangeStart w:id="117"/>
      <w:commentRangeStart w:id="118"/>
      <w:commentRangeStart w:id="119"/>
      <w:commentRangeStart w:id="120"/>
      <w:r w:rsidR="00EC0EB1">
        <w:t xml:space="preserve">Addressing </w:t>
      </w:r>
      <w:r>
        <w:t>challenges to patient</w:t>
      </w:r>
      <w:ins w:id="121" w:author="Rebecca Randell" w:date="2020-07-17T10:59:00Z">
        <w:r w:rsidR="00D76FC3">
          <w:t xml:space="preserve"> </w:t>
        </w:r>
      </w:ins>
      <w:del w:id="122" w:author="Rebecca Randell" w:date="2020-07-17T10:59:00Z">
        <w:r w:rsidDel="00D76FC3">
          <w:delText>-</w:delText>
        </w:r>
      </w:del>
      <w:r>
        <w:t>safety</w:t>
      </w:r>
      <w:commentRangeEnd w:id="115"/>
      <w:r w:rsidR="0093483F">
        <w:rPr>
          <w:rStyle w:val="CommentReference"/>
          <w:rFonts w:asciiTheme="minorHAnsi" w:eastAsiaTheme="minorHAnsi" w:hAnsiTheme="minorHAnsi" w:cstheme="minorBidi"/>
        </w:rPr>
        <w:commentReference w:id="115"/>
      </w:r>
      <w:commentRangeEnd w:id="116"/>
      <w:r w:rsidR="00D76FC3">
        <w:rPr>
          <w:rStyle w:val="CommentReference"/>
          <w:rFonts w:asciiTheme="minorHAnsi" w:eastAsiaTheme="minorHAnsi" w:hAnsiTheme="minorHAnsi" w:cstheme="minorBidi"/>
        </w:rPr>
        <w:commentReference w:id="116"/>
      </w:r>
      <w:commentRangeEnd w:id="117"/>
      <w:r w:rsidR="009978E4">
        <w:rPr>
          <w:rStyle w:val="CommentReference"/>
          <w:rFonts w:asciiTheme="minorHAnsi" w:eastAsiaTheme="minorHAnsi" w:hAnsiTheme="minorHAnsi" w:cstheme="minorBidi"/>
        </w:rPr>
        <w:commentReference w:id="117"/>
      </w:r>
      <w:commentRangeEnd w:id="118"/>
      <w:r w:rsidR="00B51A64">
        <w:rPr>
          <w:rStyle w:val="CommentReference"/>
          <w:rFonts w:asciiTheme="minorHAnsi" w:eastAsiaTheme="minorHAnsi" w:hAnsiTheme="minorHAnsi" w:cstheme="minorBidi"/>
        </w:rPr>
        <w:commentReference w:id="118"/>
      </w:r>
      <w:commentRangeEnd w:id="119"/>
      <w:r w:rsidR="00172673">
        <w:rPr>
          <w:rStyle w:val="CommentReference"/>
          <w:rFonts w:asciiTheme="minorHAnsi" w:eastAsiaTheme="minorHAnsi" w:hAnsiTheme="minorHAnsi" w:cstheme="minorBidi"/>
        </w:rPr>
        <w:commentReference w:id="119"/>
      </w:r>
      <w:commentRangeEnd w:id="120"/>
      <w:r w:rsidR="009C1155">
        <w:rPr>
          <w:rStyle w:val="CommentReference"/>
          <w:rFonts w:asciiTheme="minorHAnsi" w:eastAsiaTheme="minorHAnsi" w:hAnsiTheme="minorHAnsi" w:cstheme="minorBidi"/>
        </w:rPr>
        <w:commentReference w:id="120"/>
      </w:r>
    </w:p>
    <w:p w14:paraId="1CCB8F93" w14:textId="6C07A141" w:rsidR="00B05D6C" w:rsidRPr="0048402F" w:rsidRDefault="0048402F" w:rsidP="00EC0EB1">
      <w:r w:rsidRPr="0048402F">
        <w:t xml:space="preserve">In this section, we recommend </w:t>
      </w:r>
      <w:commentRangeStart w:id="123"/>
      <w:r w:rsidRPr="0048402F">
        <w:t>theoretically-inf</w:t>
      </w:r>
      <w:r w:rsidR="00AC4FD6">
        <w:t xml:space="preserve">ormed frameworks </w:t>
      </w:r>
      <w:commentRangeEnd w:id="123"/>
      <w:r w:rsidR="00D76FC3">
        <w:rPr>
          <w:rStyle w:val="CommentReference"/>
        </w:rPr>
        <w:commentReference w:id="123"/>
      </w:r>
      <w:r w:rsidR="00AC4FD6">
        <w:t>to address the</w:t>
      </w:r>
      <w:r w:rsidRPr="0048402F">
        <w:t xml:space="preserve"> patient</w:t>
      </w:r>
      <w:ins w:id="124" w:author="Rebecca Randell" w:date="2020-07-17T10:59:00Z">
        <w:r w:rsidR="00D76FC3">
          <w:t xml:space="preserve"> </w:t>
        </w:r>
      </w:ins>
      <w:del w:id="125" w:author="Rebecca Randell" w:date="2020-07-17T10:59:00Z">
        <w:r w:rsidRPr="0048402F" w:rsidDel="00D76FC3">
          <w:delText>-</w:delText>
        </w:r>
      </w:del>
      <w:r w:rsidRPr="0048402F">
        <w:t xml:space="preserve">safety implications raised in Section </w:t>
      </w:r>
      <w:commentRangeStart w:id="126"/>
      <w:r w:rsidRPr="0048402F">
        <w:t>3</w:t>
      </w:r>
      <w:commentRangeEnd w:id="126"/>
      <w:r w:rsidR="0057168E">
        <w:rPr>
          <w:rStyle w:val="CommentReference"/>
        </w:rPr>
        <w:commentReference w:id="126"/>
      </w:r>
      <w:r w:rsidRPr="0048402F">
        <w:t>.</w:t>
      </w:r>
    </w:p>
    <w:p w14:paraId="448C8414" w14:textId="77777777" w:rsidR="00B05D6C" w:rsidRPr="00B05D6C" w:rsidRDefault="00B05D6C" w:rsidP="00B05D6C"/>
    <w:p w14:paraId="43399131" w14:textId="4F854331" w:rsidR="00E97300" w:rsidRDefault="00E97300" w:rsidP="00865C67">
      <w:pPr>
        <w:pStyle w:val="Heading2"/>
      </w:pPr>
      <w:commentRangeStart w:id="127"/>
      <w:r>
        <w:t>Safety cases</w:t>
      </w:r>
      <w:commentRangeEnd w:id="127"/>
      <w:r w:rsidR="00DD5E0F">
        <w:rPr>
          <w:rStyle w:val="CommentReference"/>
          <w:rFonts w:asciiTheme="minorHAnsi" w:eastAsiaTheme="minorHAnsi" w:hAnsiTheme="minorHAnsi" w:cstheme="minorBidi"/>
        </w:rPr>
        <w:commentReference w:id="127"/>
      </w:r>
    </w:p>
    <w:p w14:paraId="70299EA2" w14:textId="24108D62" w:rsidR="00EA645D" w:rsidRPr="006A4C08" w:rsidRDefault="00865C67" w:rsidP="00004E11">
      <w:ins w:id="128" w:author="Ibrahim Habli" w:date="2020-07-24T10:54:00Z">
        <w:r>
          <w:t xml:space="preserve">Safety cases </w:t>
        </w:r>
      </w:ins>
      <w:ins w:id="129" w:author="Ibrahim Habli" w:date="2020-07-24T10:55:00Z">
        <w:r>
          <w:t xml:space="preserve">are structured arguments supported by evidence </w:t>
        </w:r>
      </w:ins>
      <w:ins w:id="130" w:author="Ibrahim Habli" w:date="2020-07-24T10:56:00Z">
        <w:r>
          <w:t xml:space="preserve">that </w:t>
        </w:r>
      </w:ins>
      <w:ins w:id="131" w:author="Ibrahim Habli" w:date="2020-07-24T10:58:00Z">
        <w:r w:rsidR="00E01F2C">
          <w:t xml:space="preserve">are used to </w:t>
        </w:r>
      </w:ins>
      <w:ins w:id="132" w:author="Ibrahim Habli" w:date="2020-07-24T10:56:00Z">
        <w:r>
          <w:t>justif</w:t>
        </w:r>
      </w:ins>
      <w:ins w:id="133" w:author="Ibrahim Habli" w:date="2020-07-24T10:58:00Z">
        <w:r w:rsidR="00E01F2C">
          <w:t>y</w:t>
        </w:r>
      </w:ins>
      <w:ins w:id="134" w:author="Ibrahim Habli" w:date="2020-07-24T10:56:00Z">
        <w:r>
          <w:t xml:space="preserve"> why a system or a service in acceptably safety within </w:t>
        </w:r>
      </w:ins>
      <w:ins w:id="135" w:author="Ibrahim Habli" w:date="2020-07-24T10:57:00Z">
        <w:r w:rsidR="00E01F2C">
          <w:t>a particular context</w:t>
        </w:r>
      </w:ins>
      <w:ins w:id="136" w:author="Ibrahim Habli" w:date="2020-07-24T11:03:00Z">
        <w:r w:rsidR="00E01F2C">
          <w:t xml:space="preserve"> </w:t>
        </w:r>
        <w:r w:rsidR="00E01F2C" w:rsidRPr="006A4C08">
          <w:fldChar w:fldCharType="begin" w:fldLock="1"/>
        </w:r>
        <w:r w:rsidR="00E01F2C">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00E01F2C" w:rsidRPr="006A4C08">
          <w:fldChar w:fldCharType="separate"/>
        </w:r>
        <w:r w:rsidR="00E01F2C" w:rsidRPr="00351A05">
          <w:rPr>
            <w:noProof/>
          </w:rPr>
          <w:t>(Bishop and Bloomfield, 2000)</w:t>
        </w:r>
        <w:r w:rsidR="00E01F2C" w:rsidRPr="006A4C08">
          <w:fldChar w:fldCharType="end"/>
        </w:r>
      </w:ins>
      <w:ins w:id="137" w:author="Ibrahim Habli" w:date="2020-07-24T10:57:00Z">
        <w:r w:rsidR="00E01F2C">
          <w:t xml:space="preserve">. </w:t>
        </w:r>
      </w:ins>
      <w:ins w:id="138" w:author="Ibrahim Habli" w:date="2020-07-24T10:59:00Z">
        <w:r w:rsidR="00E01F2C">
          <w:t>In safety-critical industries, particularly in the UK, these</w:t>
        </w:r>
      </w:ins>
      <w:ins w:id="139" w:author="Ibrahim Habli" w:date="2020-07-24T10:58:00Z">
        <w:r w:rsidR="00E01F2C" w:rsidRPr="00E01F2C">
          <w:t xml:space="preserve"> cases are a</w:t>
        </w:r>
      </w:ins>
      <w:ins w:id="140" w:author="Ibrahim Habli" w:date="2020-07-24T10:59:00Z">
        <w:r w:rsidR="00E01F2C">
          <w:t>n</w:t>
        </w:r>
      </w:ins>
      <w:ins w:id="141" w:author="Ibrahim Habli" w:date="2020-07-24T10:58:00Z">
        <w:r w:rsidR="00E01F2C" w:rsidRPr="00E01F2C">
          <w:t xml:space="preserve"> </w:t>
        </w:r>
      </w:ins>
      <w:ins w:id="142" w:author="Ibrahim Habli" w:date="2020-07-24T10:59:00Z">
        <w:r w:rsidR="00E01F2C">
          <w:t>established</w:t>
        </w:r>
      </w:ins>
      <w:ins w:id="143" w:author="Ibrahim Habli" w:date="2020-07-24T10:58:00Z">
        <w:r w:rsidR="00E01F2C" w:rsidRPr="00E01F2C">
          <w:t xml:space="preserve"> means by which confidence in the safety of the system is communicated to, and scrutinised by, the diverse stakeholders, including </w:t>
        </w:r>
      </w:ins>
      <w:ins w:id="144" w:author="Ibrahim Habli" w:date="2020-07-24T11:06:00Z">
        <w:r w:rsidR="008B004B">
          <w:t xml:space="preserve">users, </w:t>
        </w:r>
      </w:ins>
      <w:ins w:id="145" w:author="Ibrahim Habli" w:date="2020-07-24T10:58:00Z">
        <w:r w:rsidR="00E01F2C" w:rsidRPr="00E01F2C">
          <w:t>regulators and policy makers.</w:t>
        </w:r>
      </w:ins>
      <w:ins w:id="146" w:author="Ibrahim Habli" w:date="2020-07-24T11:03:00Z">
        <w:r w:rsidR="008B004B">
          <w:t xml:space="preserve"> </w:t>
        </w:r>
      </w:ins>
      <w:ins w:id="147" w:author="Ibrahim Habli" w:date="2020-07-24T11:08:00Z">
        <w:r w:rsidR="00112D1C">
          <w:t>I</w:t>
        </w:r>
      </w:ins>
      <w:ins w:id="148" w:author="Ibrahim Habli" w:date="2020-07-24T11:07:00Z">
        <w:r w:rsidR="00112D1C" w:rsidRPr="00112D1C">
          <w:t>n the NHS, compliance with the clinical safety standards DCB0129 and DCB0160 requires a</w:t>
        </w:r>
      </w:ins>
      <w:ins w:id="149" w:author="Ibrahim Habli" w:date="2020-07-24T11:08:00Z">
        <w:r w:rsidR="00112D1C">
          <w:t xml:space="preserve"> safety </w:t>
        </w:r>
      </w:ins>
      <w:ins w:id="150" w:author="Ibrahim Habli" w:date="2020-07-24T11:07:00Z">
        <w:r w:rsidR="00112D1C" w:rsidRPr="00112D1C">
          <w:t xml:space="preserve">case for </w:t>
        </w:r>
      </w:ins>
      <w:ins w:id="151" w:author="Ibrahim Habli" w:date="2020-07-24T11:08:00Z">
        <w:r w:rsidR="00112D1C">
          <w:t>HITs</w:t>
        </w:r>
      </w:ins>
      <w:ins w:id="152" w:author="Ibrahim Habli" w:date="2020-07-24T11:07:00Z">
        <w:r w:rsidR="00112D1C" w:rsidRPr="00112D1C">
          <w:t xml:space="preserve">. </w:t>
        </w:r>
      </w:ins>
      <w:del w:id="153" w:author="Ibrahim Habli" w:date="2020-07-24T11:03:00Z">
        <w:r w:rsidR="00EA645D" w:rsidRPr="006A4C08" w:rsidDel="00E01F2C">
          <w:delText xml:space="preserve">Safety cases are documentation of evidence that argue a system is sufficiently safe if applied in a particular environment </w:delText>
        </w:r>
        <w:r w:rsidR="00EA645D" w:rsidRPr="006A4C08" w:rsidDel="00E01F2C">
          <w:fldChar w:fldCharType="begin" w:fldLock="1"/>
        </w:r>
        <w:r w:rsidR="008E3903" w:rsidDel="00E01F2C">
          <w:del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delInstrText>
        </w:r>
        <w:r w:rsidR="00EA645D" w:rsidRPr="006A4C08" w:rsidDel="00E01F2C">
          <w:fldChar w:fldCharType="separate"/>
        </w:r>
        <w:r w:rsidR="00351A05" w:rsidRPr="00351A05" w:rsidDel="00E01F2C">
          <w:rPr>
            <w:noProof/>
          </w:rPr>
          <w:delText>(Bishop and Bloomfield, 2000)</w:delText>
        </w:r>
        <w:r w:rsidR="00EA645D" w:rsidRPr="006A4C08" w:rsidDel="00E01F2C">
          <w:fldChar w:fldCharType="end"/>
        </w:r>
        <w:r w:rsidR="00EA645D" w:rsidRPr="006A4C08" w:rsidDel="00E01F2C">
          <w:delText xml:space="preserve">. </w:delText>
        </w:r>
        <w:r w:rsidR="006A4C08" w:rsidRPr="006A4C08" w:rsidDel="00E01F2C">
          <w:delText xml:space="preserve">The preparation of safety cases requires explicit claims of a technology or system’s safety performance and an evidenced argument. </w:delText>
        </w:r>
      </w:del>
      <w:r w:rsidR="006A4C08" w:rsidRPr="006A4C08">
        <w:t>The process involves a</w:t>
      </w:r>
      <w:r w:rsidR="00EA645D" w:rsidRPr="006A4C08">
        <w:t xml:space="preserve">n exposition of risk to encourage proactive safety management </w:t>
      </w:r>
      <w:r w:rsidR="00EA645D"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00EA645D" w:rsidRPr="006A4C08">
        <w:fldChar w:fldCharType="end"/>
      </w:r>
      <w:r w:rsidR="006A4C08" w:rsidRPr="006A4C08">
        <w:t xml:space="preserve">. </w:t>
      </w:r>
      <w:r w:rsidR="00EA645D" w:rsidRPr="006A4C08">
        <w:t xml:space="preserve">Patient safety might be facilitated by the use of dynamic </w:t>
      </w:r>
      <w:r w:rsidR="00EA645D"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00EA645D" w:rsidRPr="006A4C08">
        <w:fldChar w:fldCharType="separate"/>
      </w:r>
      <w:r w:rsidR="00351A05" w:rsidRPr="00351A05">
        <w:rPr>
          <w:noProof/>
        </w:rPr>
        <w:t>(Denney, Pai and Habli, 2015)</w:t>
      </w:r>
      <w:r w:rsidR="00EA645D" w:rsidRPr="006A4C08">
        <w:fldChar w:fldCharType="end"/>
      </w:r>
      <w:r w:rsidR="00EA645D" w:rsidRPr="006A4C08">
        <w:t xml:space="preserve">, multi-view </w:t>
      </w:r>
      <w:r w:rsidR="00EA645D"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00EA645D" w:rsidRPr="006A4C08">
        <w:fldChar w:fldCharType="separate"/>
      </w:r>
      <w:r w:rsidR="00351A05" w:rsidRPr="00351A05">
        <w:rPr>
          <w:noProof/>
        </w:rPr>
        <w:t>(Flood and Habli, 2011)</w:t>
      </w:r>
      <w:r w:rsidR="00EA645D" w:rsidRPr="006A4C08">
        <w:fldChar w:fldCharType="end"/>
      </w:r>
      <w:r w:rsidR="00EA645D" w:rsidRPr="006A4C08">
        <w:t xml:space="preserve"> safety case</w:t>
      </w:r>
      <w:r w:rsidR="00AC4FD6">
        <w:t>s</w:t>
      </w:r>
      <w:r w:rsidR="00EA645D"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00EA645D" w:rsidRPr="006A4C08">
        <w:t xml:space="preserve">and for healthcare services </w:t>
      </w:r>
      <w:r w:rsidR="00EA645D"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00EA645D" w:rsidRPr="006A4C08">
        <w:fldChar w:fldCharType="end"/>
      </w:r>
      <w:r w:rsidR="00EA645D" w:rsidRPr="006A4C08">
        <w:t>.</w:t>
      </w:r>
    </w:p>
    <w:p w14:paraId="407B6E7B" w14:textId="45B0588E" w:rsidR="00F76262" w:rsidRDefault="00F76262" w:rsidP="00004E11">
      <w:pPr>
        <w:rPr>
          <w:color w:val="4472C4" w:themeColor="accent5"/>
        </w:rPr>
      </w:pPr>
    </w:p>
    <w:p w14:paraId="1BDF9003" w14:textId="54D243E9" w:rsidR="007E4136" w:rsidRDefault="007E4136" w:rsidP="00865C67">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65C67">
      <w:pPr>
        <w:pStyle w:val="Heading2"/>
      </w:pPr>
      <w:commentRangeStart w:id="154"/>
      <w:commentRangeStart w:id="155"/>
      <w:r>
        <w:t>Dynamic and causal modelling</w:t>
      </w:r>
      <w:commentRangeEnd w:id="154"/>
      <w:r w:rsidR="00DD5E0F">
        <w:rPr>
          <w:rStyle w:val="CommentReference"/>
          <w:rFonts w:asciiTheme="minorHAnsi" w:eastAsiaTheme="minorHAnsi" w:hAnsiTheme="minorHAnsi" w:cstheme="minorBidi"/>
        </w:rPr>
        <w:commentReference w:id="154"/>
      </w:r>
      <w:commentRangeEnd w:id="155"/>
      <w:r w:rsidR="00AC6904">
        <w:rPr>
          <w:rStyle w:val="CommentReference"/>
          <w:rFonts w:asciiTheme="minorHAnsi" w:eastAsiaTheme="minorHAnsi" w:hAnsiTheme="minorHAnsi" w:cstheme="minorBidi"/>
        </w:rPr>
        <w:commentReference w:id="155"/>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w:t>
      </w:r>
      <w:r w:rsidR="00DD5E0F">
        <w:lastRenderedPageBreak/>
        <w:t xml:space="preserve">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p>
    <w:p w14:paraId="4B879E97" w14:textId="77777777" w:rsidR="006A4C08" w:rsidRPr="00810D0C" w:rsidRDefault="006A4C08" w:rsidP="00004E11"/>
    <w:p w14:paraId="3E8E62A2" w14:textId="1AD0E97B" w:rsidR="00745D0A" w:rsidRDefault="00745D0A" w:rsidP="00865C67">
      <w:pPr>
        <w:pStyle w:val="Heading2"/>
      </w:pPr>
      <w:r>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865C67">
      <w:pPr>
        <w:pStyle w:val="Heading2"/>
      </w:pPr>
      <w:commentRangeStart w:id="156"/>
      <w:commentRangeStart w:id="157"/>
      <w:r>
        <w:t>Human Factors</w:t>
      </w:r>
      <w:commentRangeEnd w:id="156"/>
      <w:commentRangeEnd w:id="157"/>
      <w:r w:rsidR="0093483F">
        <w:t>/Sociotechnical Approach</w:t>
      </w:r>
      <w:r w:rsidR="00DD5E0F">
        <w:rPr>
          <w:rStyle w:val="CommentReference"/>
          <w:rFonts w:asciiTheme="minorHAnsi" w:eastAsiaTheme="minorHAnsi" w:hAnsiTheme="minorHAnsi" w:cstheme="minorBidi"/>
        </w:rPr>
        <w:commentReference w:id="156"/>
      </w:r>
      <w:r w:rsidR="0093483F">
        <w:rPr>
          <w:rStyle w:val="CommentReference"/>
          <w:rFonts w:asciiTheme="minorHAnsi" w:eastAsiaTheme="minorHAnsi" w:hAnsiTheme="minorHAnsi" w:cstheme="minorBidi"/>
        </w:rPr>
        <w:commentReference w:id="157"/>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commentRangeStart w:id="158"/>
      <w:r>
        <w:rPr>
          <w:color w:val="FF0000"/>
        </w:rPr>
        <w:t>* * * * * * * * * * * * * * * * * * * * * * * * *</w:t>
      </w:r>
      <w:commentRangeEnd w:id="158"/>
      <w:r w:rsidR="00AD644D">
        <w:rPr>
          <w:rStyle w:val="CommentReference"/>
        </w:rPr>
        <w:commentReference w:id="158"/>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159"/>
      <w:r>
        <w:t>Conclusion</w:t>
      </w:r>
      <w:commentRangeEnd w:id="159"/>
      <w:r w:rsidR="00DD5E0F">
        <w:rPr>
          <w:rStyle w:val="CommentReference"/>
          <w:rFonts w:asciiTheme="minorHAnsi" w:eastAsiaTheme="minorHAnsi" w:hAnsiTheme="minorHAnsi" w:cstheme="minorBidi"/>
        </w:rPr>
        <w:commentReference w:id="159"/>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160"/>
      <w:commentRangeStart w:id="161"/>
      <w:commentRangeStart w:id="162"/>
      <w:commentRangeStart w:id="163"/>
      <w:commentRangeStart w:id="164"/>
      <w:r w:rsidR="009B3EEC" w:rsidRPr="00F700A2">
        <w:rPr>
          <w:color w:val="4472C4" w:themeColor="accent5"/>
        </w:rPr>
        <w:t>.</w:t>
      </w:r>
      <w:commentRangeEnd w:id="160"/>
      <w:r w:rsidR="00DD5E0F">
        <w:rPr>
          <w:rStyle w:val="CommentReference"/>
        </w:rPr>
        <w:commentReference w:id="160"/>
      </w:r>
      <w:commentRangeEnd w:id="161"/>
      <w:commentRangeEnd w:id="163"/>
      <w:r w:rsidR="00172673">
        <w:rPr>
          <w:rStyle w:val="CommentReference"/>
        </w:rPr>
        <w:commentReference w:id="161"/>
      </w:r>
      <w:commentRangeEnd w:id="162"/>
      <w:r w:rsidR="00976585">
        <w:rPr>
          <w:rStyle w:val="CommentReference"/>
        </w:rPr>
        <w:commentReference w:id="162"/>
      </w:r>
      <w:r w:rsidR="008077C5">
        <w:rPr>
          <w:rStyle w:val="CommentReference"/>
        </w:rPr>
        <w:commentReference w:id="163"/>
      </w:r>
      <w:commentRangeEnd w:id="164"/>
      <w:r w:rsidR="00036F8C">
        <w:rPr>
          <w:rStyle w:val="CommentReference"/>
        </w:rPr>
        <w:commentReference w:id="164"/>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165"/>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165"/>
      <w:r w:rsidR="00DD5E0F">
        <w:rPr>
          <w:rStyle w:val="CommentReference"/>
        </w:rPr>
        <w:commentReference w:id="165"/>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166"/>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166"/>
      <w:r w:rsidR="00351A05">
        <w:rPr>
          <w:rStyle w:val="CommentReference"/>
        </w:rPr>
        <w:commentReference w:id="166"/>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ebecca Randell" w:date="2020-07-17T10:23:00Z" w:initials="RR">
    <w:p w14:paraId="25A18644" w14:textId="6E09FA29" w:rsidR="007B1433" w:rsidRDefault="007B1433">
      <w:pPr>
        <w:pStyle w:val="CommentText"/>
      </w:pPr>
      <w:r>
        <w:rPr>
          <w:rStyle w:val="CommentReference"/>
        </w:rPr>
        <w:annotationRef/>
      </w:r>
      <w:r>
        <w:t>Given that video consultation has been around for some time, I would rephrase to point to the wider uptake</w:t>
      </w:r>
    </w:p>
  </w:comment>
  <w:comment w:id="2" w:author="David Jenkins" w:date="2020-07-21T11:30:00Z" w:initials="DJ">
    <w:p w14:paraId="0623D6B6" w14:textId="472AB76E" w:rsidR="00587210" w:rsidRDefault="00587210">
      <w:pPr>
        <w:pStyle w:val="CommentText"/>
      </w:pPr>
      <w:r>
        <w:rPr>
          <w:rStyle w:val="CommentReference"/>
        </w:rPr>
        <w:annotationRef/>
      </w:r>
      <w:r>
        <w:t xml:space="preserve">I agree, wider uptake and shift towards digital technologies as well as developing new technologies. </w:t>
      </w:r>
    </w:p>
  </w:comment>
  <w:comment w:id="3" w:author="Rebecca Randell" w:date="2020-07-17T10:24:00Z" w:initials="RR">
    <w:p w14:paraId="0FCEF71A" w14:textId="1D7973B4" w:rsidR="007B1433" w:rsidRDefault="007B1433">
      <w:pPr>
        <w:pStyle w:val="CommentText"/>
      </w:pPr>
      <w:r>
        <w:rPr>
          <w:rStyle w:val="CommentReference"/>
        </w:rPr>
        <w:annotationRef/>
      </w:r>
      <w:r>
        <w:t>About? How to best make use of these technologies?</w:t>
      </w:r>
    </w:p>
  </w:comment>
  <w:comment w:id="4" w:author="David Jenkins" w:date="2020-07-21T11:33:00Z" w:initials="DJ">
    <w:p w14:paraId="1337BC8C" w14:textId="081C71F6" w:rsidR="00587210" w:rsidRDefault="00587210">
      <w:pPr>
        <w:pStyle w:val="CommentText"/>
      </w:pPr>
      <w:r>
        <w:rPr>
          <w:rStyle w:val="CommentReference"/>
        </w:rPr>
        <w:annotationRef/>
      </w:r>
      <w:r>
        <w:t>Healthcare as a whole is shifting to a more digital landscape where we are making use of existing technologies and also developing new technologies to improve care, efficiency and fill gaps in the service</w:t>
      </w:r>
    </w:p>
  </w:comment>
  <w:comment w:id="5" w:author="David Jenkins" w:date="2020-07-21T11:36:00Z" w:initials="DJ">
    <w:p w14:paraId="7A9ADA08" w14:textId="587E9FBD" w:rsidR="00A166DA" w:rsidRDefault="00A166DA">
      <w:pPr>
        <w:pStyle w:val="CommentText"/>
      </w:pPr>
      <w:r>
        <w:rPr>
          <w:rStyle w:val="CommentReference"/>
        </w:rPr>
        <w:annotationRef/>
      </w:r>
      <w:r>
        <w:t>And newly developed?</w:t>
      </w:r>
    </w:p>
  </w:comment>
  <w:comment w:id="7"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11" w:author="David Jenkins" w:date="2020-07-21T11:38:00Z" w:initials="DJ">
    <w:p w14:paraId="0CC2FE43" w14:textId="111E3ECD" w:rsidR="00A166DA" w:rsidRDefault="00A166DA">
      <w:pPr>
        <w:pStyle w:val="CommentText"/>
      </w:pPr>
      <w:r>
        <w:rPr>
          <w:rStyle w:val="CommentReference"/>
        </w:rPr>
        <w:annotationRef/>
      </w:r>
      <w:r>
        <w:t>And challenges?</w:t>
      </w:r>
    </w:p>
  </w:comment>
  <w:comment w:id="17" w:author="Rebecca Randell" w:date="2020-07-17T10:28:00Z" w:initials="RR">
    <w:p w14:paraId="3160ED6B" w14:textId="762E0D34" w:rsidR="007B1433" w:rsidRDefault="007B1433">
      <w:pPr>
        <w:pStyle w:val="CommentText"/>
      </w:pPr>
      <w:r>
        <w:rPr>
          <w:rStyle w:val="CommentReference"/>
        </w:rPr>
        <w:annotationRef/>
      </w:r>
      <w:r>
        <w:t>This makes it sound like we are presenting the NHS’s perspective which we can’t claim to do</w:t>
      </w:r>
    </w:p>
  </w:comment>
  <w:comment w:id="15" w:author="David Jenkins" w:date="2020-07-21T11:40:00Z" w:initials="DJ">
    <w:p w14:paraId="04ED30DE" w14:textId="5780E7D6" w:rsidR="00A166DA" w:rsidRDefault="00A166DA">
      <w:pPr>
        <w:pStyle w:val="CommentText"/>
      </w:pPr>
      <w:r>
        <w:rPr>
          <w:rStyle w:val="CommentReference"/>
        </w:rPr>
        <w:annotationRef/>
      </w:r>
      <w:r>
        <w:t xml:space="preserve">I think we delete this and make it broad, I expect the field of safety informatics to be universal. I know we are UK based and thinking about it in that </w:t>
      </w:r>
      <w:proofErr w:type="gramStart"/>
      <w:r>
        <w:t>way</w:t>
      </w:r>
      <w:proofErr w:type="gramEnd"/>
      <w:r>
        <w:t xml:space="preserve"> but I think if we discuss safety informatics broadly then this has more reach</w:t>
      </w:r>
    </w:p>
  </w:comment>
  <w:comment w:id="23"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24"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25"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26" w:author="Richard Williams" w:date="2020-07-21T09:36:00Z" w:initials="RW">
    <w:p w14:paraId="17697EA4" w14:textId="129365EB" w:rsidR="00C82A4A" w:rsidRDefault="00C82A4A">
      <w:pPr>
        <w:pStyle w:val="CommentText"/>
      </w:pPr>
      <w:r>
        <w:rPr>
          <w:rStyle w:val="CommentReference"/>
        </w:rPr>
        <w:annotationRef/>
      </w:r>
      <w:r>
        <w:t>I expect that if we have persuaded an editor to publish the series, then we can get a bit of leeway on the word limit.</w:t>
      </w:r>
    </w:p>
  </w:comment>
  <w:comment w:id="27" w:author="Ibrahim Habli" w:date="2020-07-24T10:21:00Z" w:initials="IH">
    <w:p w14:paraId="612D85A4" w14:textId="21CEDD50" w:rsidR="00224D89" w:rsidRDefault="00224D89">
      <w:pPr>
        <w:pStyle w:val="CommentText"/>
      </w:pPr>
      <w:r>
        <w:rPr>
          <w:rStyle w:val="CommentReference"/>
        </w:rPr>
        <w:annotationRef/>
      </w:r>
      <w:r>
        <w:t>What kinds of services?</w:t>
      </w:r>
    </w:p>
  </w:comment>
  <w:comment w:id="28" w:author="Ibrahim Habli" w:date="2020-07-24T10:17:00Z" w:initials="IH">
    <w:p w14:paraId="402CCA1E" w14:textId="3D93201A" w:rsidR="00224D89" w:rsidRDefault="00224D89">
      <w:pPr>
        <w:pStyle w:val="CommentText"/>
      </w:pPr>
      <w:r>
        <w:rPr>
          <w:rStyle w:val="CommentReference"/>
        </w:rPr>
        <w:annotationRef/>
      </w:r>
      <w:r>
        <w:t>This is unclear to me. What are we referring to by “these approaches”?</w:t>
      </w:r>
    </w:p>
  </w:comment>
  <w:comment w:id="33"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34"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38" w:author="Ibrahim Habli" w:date="2020-07-24T10:24:00Z" w:initials="IH">
    <w:p w14:paraId="647DD93A" w14:textId="12FCCDCF" w:rsidR="00224D89" w:rsidRDefault="00224D89">
      <w:pPr>
        <w:pStyle w:val="CommentText"/>
      </w:pPr>
      <w:r>
        <w:rPr>
          <w:rStyle w:val="CommentReference"/>
        </w:rPr>
        <w:annotationRef/>
      </w:r>
      <w:r>
        <w:t>They are already medical devices and HITs and they are already “regulated” by either NHS D or MHRA.</w:t>
      </w:r>
    </w:p>
  </w:comment>
  <w:comment w:id="39" w:author="Rebecca Randell" w:date="2020-07-17T10:34:00Z" w:initials="RR">
    <w:p w14:paraId="3403BC13" w14:textId="7758C2E9" w:rsidR="00E124EC" w:rsidRDefault="00E124EC">
      <w:pPr>
        <w:pStyle w:val="CommentText"/>
      </w:pPr>
      <w:r>
        <w:rPr>
          <w:rStyle w:val="CommentReference"/>
        </w:rPr>
        <w:annotationRef/>
      </w:r>
      <w:proofErr w:type="gramStart"/>
      <w:r>
        <w:t>Also</w:t>
      </w:r>
      <w:proofErr w:type="gramEnd"/>
      <w:r>
        <w:t xml:space="preserve"> relevant here is the literature on information infrastructures</w:t>
      </w:r>
    </w:p>
  </w:comment>
  <w:comment w:id="35" w:author="Dawn Dowding" w:date="2020-07-17T15:42:00Z" w:initials="DD">
    <w:p w14:paraId="25E9CDDF" w14:textId="4D03748F" w:rsidR="00B51A64" w:rsidRDefault="00B51A64">
      <w:pPr>
        <w:pStyle w:val="CommentText"/>
      </w:pPr>
      <w:r>
        <w:rPr>
          <w:rStyle w:val="CommentReference"/>
        </w:rPr>
        <w:annotationRef/>
      </w:r>
      <w:r>
        <w:t>Is it worth considering that the issues is the combination of interacting HITs, that separately have their own safety issues, and then when integrated may lead to other, unanticipated safety issues that are a direct consequence of that interoperability – so complex systems….</w:t>
      </w:r>
    </w:p>
  </w:comment>
  <w:comment w:id="53" w:author="Ibrahim Habli" w:date="2020-07-24T10:25:00Z" w:initials="IH">
    <w:p w14:paraId="7452D661" w14:textId="1BF5EB43" w:rsidR="00224D89" w:rsidRDefault="00224D89">
      <w:pPr>
        <w:pStyle w:val="CommentText"/>
      </w:pPr>
      <w:r>
        <w:rPr>
          <w:rStyle w:val="CommentReference"/>
        </w:rPr>
        <w:annotationRef/>
      </w:r>
      <w:r>
        <w:t>And HITs (See NHS D safety standards for HITs which are mandated by NHS England)</w:t>
      </w:r>
    </w:p>
  </w:comment>
  <w:comment w:id="51"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52"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54" w:author="Rebecca Randell" w:date="2020-07-17T10:36:00Z" w:initials="RR">
    <w:p w14:paraId="233A4FF2" w14:textId="63F7D5B4" w:rsidR="00E124EC" w:rsidRDefault="00E124EC">
      <w:pPr>
        <w:pStyle w:val="CommentText"/>
      </w:pPr>
      <w:r>
        <w:rPr>
          <w:rStyle w:val="CommentReference"/>
        </w:rPr>
        <w:annotationRef/>
      </w:r>
      <w:r>
        <w:t>I would delete this sentence – I don’t think it’s necessary</w:t>
      </w:r>
    </w:p>
  </w:comment>
  <w:comment w:id="55" w:author="Ibrahim Habli" w:date="2020-07-24T10:27:00Z" w:initials="IH">
    <w:p w14:paraId="43E2FE5A" w14:textId="56A19906" w:rsidR="00EE3D59" w:rsidRDefault="00EE3D59">
      <w:pPr>
        <w:pStyle w:val="CommentText"/>
      </w:pPr>
      <w:r>
        <w:rPr>
          <w:rStyle w:val="CommentReference"/>
        </w:rPr>
        <w:annotationRef/>
      </w:r>
      <w:r>
        <w:t>What’s wrong with current published studies? In what sense are they not rigorous?</w:t>
      </w:r>
    </w:p>
  </w:comment>
  <w:comment w:id="56" w:author="David Jenkins" w:date="2020-07-21T11:51:00Z" w:initials="DJ">
    <w:p w14:paraId="3EC7B27B" w14:textId="77777777" w:rsidR="00055534" w:rsidRDefault="00055534">
      <w:pPr>
        <w:pStyle w:val="CommentText"/>
      </w:pPr>
      <w:r>
        <w:rPr>
          <w:rStyle w:val="CommentReference"/>
        </w:rPr>
        <w:annotationRef/>
      </w:r>
      <w:proofErr w:type="gramStart"/>
      <w:r>
        <w:t>So</w:t>
      </w:r>
      <w:proofErr w:type="gramEnd"/>
      <w:r>
        <w:t xml:space="preserve"> this is essentially our definition of safety informatics?</w:t>
      </w:r>
    </w:p>
    <w:p w14:paraId="57DF760C" w14:textId="77777777" w:rsidR="00055534" w:rsidRDefault="00055534">
      <w:pPr>
        <w:pStyle w:val="CommentText"/>
        <w:rPr>
          <w:i/>
        </w:rPr>
      </w:pPr>
      <w:r>
        <w:t>“the use of informatics/digital technology to address t</w:t>
      </w:r>
      <w:r w:rsidRPr="008E3903">
        <w:rPr>
          <w:i/>
        </w:rPr>
        <w:t>he avoidance, prevention and amelioration of adverse outcomes or injuries stemming from the process of healthcare</w:t>
      </w:r>
      <w:r>
        <w:rPr>
          <w:i/>
        </w:rPr>
        <w:t>”.</w:t>
      </w:r>
    </w:p>
    <w:p w14:paraId="02770338" w14:textId="332B0E65" w:rsidR="00055534" w:rsidRDefault="00BF3A64">
      <w:pPr>
        <w:pStyle w:val="CommentText"/>
      </w:pPr>
      <w:r>
        <w:rPr>
          <w:i/>
        </w:rPr>
        <w:t>Just a suggestion but maybe mover the first sentence here to the end of the paragraph and then that will lead nicely onto the next paragraph discussing the three safety domains?</w:t>
      </w:r>
    </w:p>
  </w:comment>
  <w:comment w:id="57" w:author="Ibrahim Habli" w:date="2020-07-24T10:29:00Z" w:initials="IH">
    <w:p w14:paraId="35391686" w14:textId="2A76B315" w:rsidR="009A26AB" w:rsidRDefault="009A26AB">
      <w:pPr>
        <w:pStyle w:val="CommentText"/>
      </w:pPr>
      <w:r>
        <w:rPr>
          <w:rStyle w:val="CommentReference"/>
        </w:rPr>
        <w:annotationRef/>
      </w:r>
      <w:r>
        <w:t>Why these challenges in particular? Are they specific to patient safety?</w:t>
      </w:r>
    </w:p>
  </w:comment>
  <w:comment w:id="58" w:author="David Jenkins" w:date="2020-07-21T11:49:00Z" w:initials="DJ">
    <w:p w14:paraId="72B87768" w14:textId="26CF86E7" w:rsidR="00055534" w:rsidRDefault="00055534">
      <w:pPr>
        <w:pStyle w:val="CommentText"/>
      </w:pPr>
      <w:r>
        <w:rPr>
          <w:rStyle w:val="CommentReference"/>
        </w:rPr>
        <w:annotationRef/>
      </w:r>
      <w:r>
        <w:t>Do we also want to include lack of (or less) regulations for new technologies compared to treatments?</w:t>
      </w:r>
    </w:p>
  </w:comment>
  <w:comment w:id="66" w:author="Rebecca Randell" w:date="2020-07-17T10:39:00Z" w:initials="RR">
    <w:p w14:paraId="4F7F15E3" w14:textId="2218F37C" w:rsidR="00E124EC" w:rsidRDefault="00E124EC">
      <w:pPr>
        <w:pStyle w:val="CommentText"/>
      </w:pPr>
      <w:r>
        <w:rPr>
          <w:rStyle w:val="CommentReference"/>
        </w:rPr>
        <w:annotationRef/>
      </w:r>
      <w:r>
        <w:t>This subsection seems to hang here on its own – can it not be integrated into the text above?</w:t>
      </w:r>
    </w:p>
  </w:comment>
  <w:comment w:id="67" w:author="Rebecca Randell" w:date="2020-07-17T10:40:00Z" w:initials="RR">
    <w:p w14:paraId="3241B13E" w14:textId="20A19FD8" w:rsidR="00E124EC" w:rsidRDefault="00E124EC">
      <w:pPr>
        <w:pStyle w:val="CommentText"/>
      </w:pPr>
      <w:r>
        <w:rPr>
          <w:rStyle w:val="CommentReference"/>
        </w:rPr>
        <w:annotationRef/>
      </w:r>
      <w:r>
        <w:t>Do we need this level of detail? I think an acknowledgement that this group exists would be enough</w:t>
      </w:r>
    </w:p>
  </w:comment>
  <w:comment w:id="69"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70"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68" w:author="David Jenkins" w:date="2020-07-21T13:39:00Z" w:initials="DJ">
    <w:p w14:paraId="15D418FA" w14:textId="4A3B954C" w:rsidR="00BF3A64" w:rsidRDefault="00BF3A64">
      <w:pPr>
        <w:pStyle w:val="CommentText"/>
      </w:pPr>
      <w:r>
        <w:rPr>
          <w:rStyle w:val="CommentReference"/>
        </w:rPr>
        <w:annotationRef/>
      </w:r>
      <w:r>
        <w:t>Are we all from PSTRC’s? PSTRC is mentioned earlier so might be worth mentioning if we are all part of safety centres.</w:t>
      </w:r>
    </w:p>
  </w:comment>
  <w:comment w:id="74" w:author="Rebecca Randell" w:date="2020-07-17T10:42:00Z" w:initials="RR">
    <w:p w14:paraId="737DF72F" w14:textId="7247DBAE" w:rsidR="00E124EC" w:rsidRDefault="00E124EC">
      <w:pPr>
        <w:pStyle w:val="CommentText"/>
      </w:pPr>
      <w:r>
        <w:rPr>
          <w:rStyle w:val="CommentReference"/>
        </w:rPr>
        <w:annotationRef/>
      </w:r>
      <w:r>
        <w:t>Is this correct? Was there anyone there who was purely a user?</w:t>
      </w:r>
    </w:p>
  </w:comment>
  <w:comment w:id="77"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80" w:author="Rebecca Randell" w:date="2020-07-17T10:44:00Z" w:initials="RR">
    <w:p w14:paraId="733BED56" w14:textId="3A7644D1" w:rsidR="001846F5" w:rsidRDefault="001846F5">
      <w:pPr>
        <w:pStyle w:val="CommentText"/>
      </w:pPr>
      <w:r>
        <w:rPr>
          <w:rStyle w:val="CommentReference"/>
        </w:rPr>
        <w:annotationRef/>
      </w:r>
      <w:r>
        <w:t>Here and below we seem to be using HIT and HIS interchangeably?</w:t>
      </w:r>
    </w:p>
  </w:comment>
  <w:comment w:id="86" w:author="Ibrahim Habli" w:date="2020-07-24T10:37:00Z" w:initials="IH">
    <w:p w14:paraId="4FB6103C" w14:textId="6CA5C431" w:rsidR="004D2381" w:rsidRDefault="004D2381">
      <w:pPr>
        <w:pStyle w:val="CommentText"/>
      </w:pPr>
      <w:r>
        <w:rPr>
          <w:rStyle w:val="CommentReference"/>
        </w:rPr>
        <w:annotationRef/>
      </w:r>
      <w:r>
        <w:t xml:space="preserve">In what sense? </w:t>
      </w:r>
    </w:p>
  </w:comment>
  <w:comment w:id="85" w:author="Rebecca Randell" w:date="2020-07-17T10:46:00Z" w:initials="RR">
    <w:p w14:paraId="6ABFE280" w14:textId="461973EF" w:rsidR="001846F5" w:rsidRDefault="001846F5">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91" w:author="Ibrahim Habli" w:date="2020-07-24T10:37:00Z" w:initials="IH">
    <w:p w14:paraId="334D0A64" w14:textId="605C43E9" w:rsidR="004D2381" w:rsidRDefault="004D2381">
      <w:pPr>
        <w:pStyle w:val="CommentText"/>
      </w:pPr>
      <w:r>
        <w:rPr>
          <w:rStyle w:val="CommentReference"/>
        </w:rPr>
        <w:annotationRef/>
      </w:r>
      <w:r>
        <w:t xml:space="preserve">This seems to focus on the risks rather than the patient safety benefits. It would be useful here to highlight our interest in both safe HIT systems and HIT systems for safer care. </w:t>
      </w:r>
    </w:p>
  </w:comment>
  <w:comment w:id="94" w:author="Richard Williams" w:date="2020-07-21T09:51:00Z" w:initials="RW">
    <w:p w14:paraId="31D4D312" w14:textId="6A8213E1" w:rsidR="00BF7E4A" w:rsidRDefault="00BF7E4A">
      <w:pPr>
        <w:pStyle w:val="CommentText"/>
      </w:pPr>
      <w:r>
        <w:rPr>
          <w:rStyle w:val="CommentReference"/>
        </w:rPr>
        <w:annotationRef/>
      </w:r>
      <w:r>
        <w:t>I’d be interested to know the thinking behind this third one. If my GP started using a fax machine for the first time I think most people would consider that a stretch to call it “emerging technology”</w:t>
      </w:r>
    </w:p>
  </w:comment>
  <w:comment w:id="95"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96"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97"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98" w:author="Rebecca Randell" w:date="2020-07-17T10:49:00Z" w:initials="RR">
    <w:p w14:paraId="3076FBFF" w14:textId="4886D785" w:rsidR="001846F5" w:rsidRDefault="001846F5">
      <w:pPr>
        <w:pStyle w:val="CommentText"/>
      </w:pPr>
      <w:r>
        <w:rPr>
          <w:rStyle w:val="CommentReference"/>
        </w:rPr>
        <w:annotationRef/>
      </w:r>
      <w:r>
        <w:t>But I agree with Owen in the sense that the heading ‘Workshop synthesis’ sounds like a description of a method</w:t>
      </w:r>
    </w:p>
  </w:comment>
  <w:comment w:id="99"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100" w:author="Rebecca Randell" w:date="2020-07-17T11:07:00Z" w:initials="RR">
    <w:p w14:paraId="34EC4086" w14:textId="77777777" w:rsidR="009978E4" w:rsidRDefault="009978E4">
      <w:pPr>
        <w:pStyle w:val="CommentText"/>
      </w:pPr>
      <w:r>
        <w:rPr>
          <w:rStyle w:val="CommentReference"/>
        </w:rPr>
        <w:annotationRef/>
      </w:r>
      <w:r>
        <w:t xml:space="preserve">Rather than listing the patient safety </w:t>
      </w:r>
      <w:r w:rsidR="00E956B3">
        <w:t>implications</w:t>
      </w:r>
      <w:r>
        <w:t xml:space="preserve"> below, I would integrate into this text, which is what you’re starting to do already</w:t>
      </w:r>
    </w:p>
    <w:p w14:paraId="0EF35AFB" w14:textId="77777777" w:rsidR="00E956B3" w:rsidRDefault="00E956B3">
      <w:pPr>
        <w:pStyle w:val="CommentText"/>
      </w:pPr>
    </w:p>
    <w:p w14:paraId="10066023" w14:textId="77777777" w:rsidR="00E956B3" w:rsidRDefault="00E956B3">
      <w:pPr>
        <w:pStyle w:val="CommentText"/>
      </w:pPr>
      <w:r>
        <w:t>I think this section needs to be reorganised to reflect the linkages between the different challenges. At a more abstract level, I think there are three key challenges:</w:t>
      </w:r>
    </w:p>
    <w:p w14:paraId="07D60BE7" w14:textId="77777777" w:rsidR="00E956B3" w:rsidRDefault="00E956B3">
      <w:pPr>
        <w:pStyle w:val="CommentText"/>
      </w:pPr>
    </w:p>
    <w:p w14:paraId="4C62EC3C" w14:textId="77777777" w:rsidR="00E956B3" w:rsidRDefault="00E956B3" w:rsidP="00E956B3">
      <w:pPr>
        <w:pStyle w:val="CommentText"/>
        <w:numPr>
          <w:ilvl w:val="0"/>
          <w:numId w:val="9"/>
        </w:numPr>
      </w:pPr>
      <w:r>
        <w:t xml:space="preserve">An environment where there is rapid innovation, often leveraging existing hardware and </w:t>
      </w:r>
      <w:r w:rsidR="00543400">
        <w:t>adding to or creating HISs</w:t>
      </w:r>
    </w:p>
    <w:p w14:paraId="72B19724" w14:textId="77777777" w:rsidR="00543400" w:rsidRDefault="00543400"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543400" w:rsidRDefault="00543400" w:rsidP="00E956B3">
      <w:pPr>
        <w:pStyle w:val="CommentText"/>
        <w:numPr>
          <w:ilvl w:val="0"/>
          <w:numId w:val="9"/>
        </w:numPr>
      </w:pPr>
      <w:r>
        <w:t>HITs leading to changes in how patients interact with the healthcare system</w:t>
      </w:r>
    </w:p>
    <w:p w14:paraId="1DC8E571" w14:textId="77777777" w:rsidR="00543400" w:rsidRDefault="00543400" w:rsidP="00543400">
      <w:pPr>
        <w:pStyle w:val="CommentText"/>
      </w:pPr>
    </w:p>
    <w:p w14:paraId="51785D5F" w14:textId="0E145EF8" w:rsidR="00543400" w:rsidRDefault="00543400" w:rsidP="00543400">
      <w:pPr>
        <w:pStyle w:val="CommentText"/>
      </w:pPr>
      <w:r>
        <w:t>Most of the frameworks below seem to link to 1, with the final framework also linking to 2</w:t>
      </w:r>
    </w:p>
  </w:comment>
  <w:comment w:id="101" w:author="Ibrahim Habli" w:date="2020-07-24T10:46:00Z" w:initials="IH">
    <w:p w14:paraId="7E229A57" w14:textId="4344F522" w:rsidR="008D23B8" w:rsidRDefault="008D23B8">
      <w:pPr>
        <w:pStyle w:val="CommentText"/>
      </w:pPr>
      <w:r>
        <w:rPr>
          <w:rStyle w:val="CommentReference"/>
        </w:rPr>
        <w:annotationRef/>
      </w:r>
      <w:r>
        <w:t xml:space="preserve">To demonstrate </w:t>
      </w:r>
      <w:r w:rsidR="009C1155">
        <w:t>the implication for patient safety, I suggest either providing a concrete example of how patient harm can credibly result from these challenges or link each challenge to an established theory/model in safety science or patient safety, e.g. WAS vs WAI for 5</w:t>
      </w:r>
      <w:r w:rsidR="009C1155" w:rsidRPr="009C1155">
        <w:rPr>
          <w:vertAlign w:val="superscript"/>
        </w:rPr>
        <w:t>th</w:t>
      </w:r>
      <w:r w:rsidR="009C1155">
        <w:t xml:space="preserve"> challenge.</w:t>
      </w:r>
    </w:p>
  </w:comment>
  <w:comment w:id="106" w:author="Rebecca Randell" w:date="2020-07-17T11:18:00Z" w:initials="RR">
    <w:p w14:paraId="6F71DE2D" w14:textId="31D5C764" w:rsidR="00E956B3" w:rsidRDefault="00E956B3">
      <w:pPr>
        <w:pStyle w:val="CommentText"/>
      </w:pPr>
      <w:r>
        <w:rPr>
          <w:rStyle w:val="CommentReference"/>
        </w:rPr>
        <w:annotationRef/>
      </w:r>
      <w:r>
        <w:t>Is this not part of, or at least linked with, challenge 1?</w:t>
      </w:r>
    </w:p>
  </w:comment>
  <w:comment w:id="107" w:author="Rebecca Randell" w:date="2020-07-17T11:20:00Z" w:initials="RR">
    <w:p w14:paraId="714F2536" w14:textId="7BFA1537" w:rsidR="00E956B3" w:rsidRDefault="00E956B3">
      <w:pPr>
        <w:pStyle w:val="CommentText"/>
      </w:pPr>
      <w:r>
        <w:rPr>
          <w:rStyle w:val="CommentReference"/>
        </w:rPr>
        <w:annotationRef/>
      </w:r>
      <w:r>
        <w:t>This also seems to be linked with challenge 1</w:t>
      </w:r>
    </w:p>
  </w:comment>
  <w:comment w:id="108" w:author="Rebecca Randell" w:date="2020-07-17T10:55:00Z" w:initials="RR">
    <w:p w14:paraId="4E5BCD2F" w14:textId="691B47E9" w:rsidR="00D76FC3" w:rsidRDefault="00D76FC3">
      <w:pPr>
        <w:pStyle w:val="CommentText"/>
      </w:pPr>
      <w:r>
        <w:rPr>
          <w:rStyle w:val="CommentReference"/>
        </w:rPr>
        <w:annotationRef/>
      </w:r>
      <w:r>
        <w:t>Seems sweeping! Can you give one or two examples?</w:t>
      </w:r>
    </w:p>
  </w:comment>
  <w:comment w:id="109" w:author="Richard Williams" w:date="2020-07-21T10:04:00Z" w:initials="RW">
    <w:p w14:paraId="38E42793" w14:textId="0A40452B" w:rsidR="00792C05" w:rsidRDefault="00792C05">
      <w:pPr>
        <w:pStyle w:val="CommentText"/>
      </w:pPr>
      <w:r>
        <w:rPr>
          <w:rStyle w:val="CommentReference"/>
        </w:rPr>
        <w:annotationRef/>
      </w:r>
      <w:r>
        <w:t>I don’t know what this means – can it be simplified?</w:t>
      </w:r>
    </w:p>
  </w:comment>
  <w:comment w:id="110" w:author="Rebecca Randell" w:date="2020-07-17T11:27:00Z" w:initials="RR">
    <w:p w14:paraId="578A3A65" w14:textId="575B5BE1" w:rsidR="00543400" w:rsidRDefault="00543400">
      <w:pPr>
        <w:pStyle w:val="CommentText"/>
      </w:pPr>
      <w:r>
        <w:rPr>
          <w:rStyle w:val="CommentReference"/>
        </w:rPr>
        <w:annotationRef/>
      </w:r>
      <w:r>
        <w:t>There are lots of types of trust – trust in who/what are you referring to here?</w:t>
      </w:r>
    </w:p>
  </w:comment>
  <w:comment w:id="113" w:author="Rebecca Randell" w:date="2020-07-17T10:57:00Z" w:initials="RR">
    <w:p w14:paraId="78A07CA9" w14:textId="28557666" w:rsidR="00D76FC3" w:rsidRDefault="00D76FC3">
      <w:pPr>
        <w:pStyle w:val="CommentText"/>
      </w:pPr>
      <w:r>
        <w:rPr>
          <w:rStyle w:val="CommentReference"/>
        </w:rPr>
        <w:annotationRef/>
      </w:r>
      <w:r>
        <w:t>I think this needs to be expanded on to be meaningful to the reader</w:t>
      </w:r>
    </w:p>
  </w:comment>
  <w:comment w:id="114"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115"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116" w:author="Rebecca Randell" w:date="2020-07-17T11:02:00Z" w:initials="RR">
    <w:p w14:paraId="4B00D603" w14:textId="131A285E" w:rsidR="00D76FC3" w:rsidRDefault="00D76FC3">
      <w:pPr>
        <w:pStyle w:val="CommentText"/>
      </w:pPr>
      <w:r>
        <w:rPr>
          <w:rStyle w:val="CommentReference"/>
        </w:rPr>
        <w:annotationRef/>
      </w:r>
      <w:r>
        <w:t>Could break it down into different types of ‘implications’, e.g. for practice, for research, for design</w:t>
      </w:r>
    </w:p>
  </w:comment>
  <w:comment w:id="117" w:author="Rebecca Randell" w:date="2020-07-17T11:10:00Z" w:initials="RR">
    <w:p w14:paraId="278C5873" w14:textId="4CF08BD2" w:rsidR="009978E4" w:rsidRDefault="009978E4">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p w14:paraId="4330DD91" w14:textId="77777777" w:rsidR="00B51A64" w:rsidRDefault="00B51A64">
      <w:pPr>
        <w:pStyle w:val="CommentText"/>
      </w:pPr>
    </w:p>
  </w:comment>
  <w:comment w:id="118" w:author="Dawn Dowding" w:date="2020-07-17T15:49:00Z" w:initials="DD">
    <w:p w14:paraId="44B0DB31" w14:textId="532186C5" w:rsidR="00B51A64" w:rsidRDefault="00B51A64">
      <w:pPr>
        <w:pStyle w:val="CommentText"/>
      </w:pPr>
      <w:r>
        <w:rPr>
          <w:rStyle w:val="CommentReference"/>
        </w:rPr>
        <w:annotationRef/>
      </w:r>
      <w:r>
        <w:t>Agree with Rebecca – I think it might make it hang together a bit better</w:t>
      </w:r>
    </w:p>
  </w:comment>
  <w:comment w:id="119" w:author="Richard Williams" w:date="2020-07-21T10:08:00Z" w:initials="RW">
    <w:p w14:paraId="5559E2B8" w14:textId="5BD74216" w:rsidR="00172673" w:rsidRDefault="00172673">
      <w:pPr>
        <w:pStyle w:val="CommentText"/>
      </w:pPr>
      <w:r>
        <w:rPr>
          <w:rStyle w:val="CommentReference"/>
        </w:rPr>
        <w:annotationRef/>
      </w:r>
      <w:r>
        <w:t xml:space="preserve">Agree too. Challenge – implication – recommendation. Challenge – implication – </w:t>
      </w:r>
      <w:proofErr w:type="spellStart"/>
      <w:r>
        <w:t>rcommendation</w:t>
      </w:r>
      <w:proofErr w:type="spellEnd"/>
      <w:r>
        <w:t>. Etc.. Then a final table perhaps with just a summary of the recommendations.</w:t>
      </w:r>
    </w:p>
  </w:comment>
  <w:comment w:id="120" w:author="Ibrahim Habli" w:date="2020-07-24T10:49:00Z" w:initials="IH">
    <w:p w14:paraId="07C66B48" w14:textId="27AD35B5" w:rsidR="009C1155" w:rsidRDefault="009C1155">
      <w:pPr>
        <w:pStyle w:val="CommentText"/>
      </w:pPr>
      <w:r>
        <w:rPr>
          <w:rStyle w:val="CommentReference"/>
        </w:rPr>
        <w:annotationRef/>
      </w:r>
      <w:r>
        <w:t>Also agree.</w:t>
      </w:r>
      <w:r w:rsidR="00AD644D">
        <w:t xml:space="preserve"> </w:t>
      </w:r>
    </w:p>
  </w:comment>
  <w:comment w:id="123" w:author="Rebecca Randell" w:date="2020-07-17T11:00:00Z" w:initials="RR">
    <w:p w14:paraId="7BC21D71" w14:textId="64109421" w:rsidR="00D76FC3" w:rsidRDefault="00D76FC3">
      <w:pPr>
        <w:pStyle w:val="CommentText"/>
      </w:pPr>
      <w:r>
        <w:rPr>
          <w:rStyle w:val="CommentReference"/>
        </w:rPr>
        <w:annotationRef/>
      </w:r>
      <w:r>
        <w:t>But in the introduction you say it will be a single framework</w:t>
      </w:r>
      <w:r w:rsidR="009978E4">
        <w:t xml:space="preserve"> and I think that’s what’s needed in order to make a contribution. But maybe, once the safety implications have been explicated and these frameworks have been elaborated on, it will be easier to see what that single framework might be</w:t>
      </w:r>
    </w:p>
  </w:comment>
  <w:comment w:id="126" w:author="David Jenkins" w:date="2020-07-21T13:52:00Z" w:initials="DJ">
    <w:p w14:paraId="6C7D04BD" w14:textId="42085C56" w:rsidR="0057168E" w:rsidRDefault="0057168E">
      <w:pPr>
        <w:pStyle w:val="CommentText"/>
      </w:pPr>
      <w:r>
        <w:rPr>
          <w:rStyle w:val="CommentReference"/>
        </w:rPr>
        <w:annotationRef/>
      </w:r>
      <w:r>
        <w:t xml:space="preserve">We don’t mention regulations for patient safety, do we want to venture down that road? We have strict regulations for </w:t>
      </w:r>
      <w:proofErr w:type="gramStart"/>
      <w:r>
        <w:t>treatments</w:t>
      </w:r>
      <w:proofErr w:type="gramEnd"/>
      <w:r>
        <w:t xml:space="preserve"> but regulations are more relaxed for technologies and only get updated/reviewed after technologies are developed or used.</w:t>
      </w:r>
    </w:p>
  </w:comment>
  <w:comment w:id="127"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Habli </w:t>
      </w:r>
      <w:r w:rsidRPr="00DD5E0F">
        <w:t>(</w:t>
      </w:r>
      <w:proofErr w:type="spellStart"/>
      <w:r w:rsidRPr="00DD5E0F">
        <w:t>Uo</w:t>
      </w:r>
      <w:r>
        <w:t>Y</w:t>
      </w:r>
      <w:proofErr w:type="spellEnd"/>
      <w:r w:rsidRPr="00DD5E0F">
        <w:t>) to lead on this section*</w:t>
      </w:r>
    </w:p>
  </w:comment>
  <w:comment w:id="154"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155" w:author="David Jenkins" w:date="2020-07-21T13:55:00Z" w:initials="DJ">
    <w:p w14:paraId="0B0C0355" w14:textId="77777777" w:rsidR="00AC6904" w:rsidRDefault="00AC6904">
      <w:pPr>
        <w:pStyle w:val="CommentText"/>
      </w:pPr>
      <w:r>
        <w:rPr>
          <w:rStyle w:val="CommentReference"/>
        </w:rPr>
        <w:annotationRef/>
      </w:r>
      <w:r>
        <w:t>Are we suggesting the use of dynamic and causal modelling as a solution and something that should be employed in a framework to ensure safety?</w:t>
      </w:r>
    </w:p>
    <w:p w14:paraId="02A8D3B5" w14:textId="77777777" w:rsidR="00AC6904" w:rsidRDefault="00AC6904">
      <w:pPr>
        <w:pStyle w:val="CommentText"/>
      </w:pPr>
    </w:p>
    <w:p w14:paraId="7A3F11CD" w14:textId="03AE77F0" w:rsidR="00AC6904" w:rsidRDefault="00AC6904">
      <w:pPr>
        <w:pStyle w:val="CommentText"/>
      </w:pPr>
      <w:r>
        <w:t>If so I can reword</w:t>
      </w:r>
      <w:r w:rsidR="00976585">
        <w:t xml:space="preserve"> on the next round of edits. I</w:t>
      </w:r>
      <w:r>
        <w:t xml:space="preserve"> would also suggest </w:t>
      </w:r>
      <w:r w:rsidR="00976585">
        <w:t xml:space="preserve">adding in </w:t>
      </w:r>
      <w:r>
        <w:t xml:space="preserve">the idea of continuous surveillance of </w:t>
      </w:r>
      <w:r w:rsidR="00976585">
        <w:t>models or technologies which links with dynamic modelling. If agree I can edit and add references?</w:t>
      </w:r>
    </w:p>
  </w:comment>
  <w:comment w:id="156"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w:t>
      </w:r>
      <w:proofErr w:type="spellStart"/>
      <w:r w:rsidRPr="00DD5E0F">
        <w:t>Uo</w:t>
      </w:r>
      <w:r>
        <w:t>L</w:t>
      </w:r>
      <w:proofErr w:type="spellEnd"/>
      <w:r w:rsidR="0093483F">
        <w:t>)</w:t>
      </w:r>
      <w:r w:rsidRPr="00DD5E0F">
        <w:t xml:space="preserve"> to lead on this section*</w:t>
      </w:r>
    </w:p>
  </w:comment>
  <w:comment w:id="157"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158" w:author="Ibrahim Habli" w:date="2020-07-24T11:12:00Z" w:initials="IH">
    <w:p w14:paraId="7CC6C97F" w14:textId="27A22FC1" w:rsidR="00AD644D" w:rsidRDefault="00AD644D">
      <w:pPr>
        <w:pStyle w:val="CommentText"/>
      </w:pPr>
      <w:r>
        <w:rPr>
          <w:rStyle w:val="CommentReference"/>
        </w:rPr>
        <w:annotationRef/>
      </w:r>
      <w:r>
        <w:t xml:space="preserve">I agree again with </w:t>
      </w:r>
      <w:r>
        <w:t>Rebecca</w:t>
      </w:r>
      <w:r>
        <w:t xml:space="preserve">’s point about this section. </w:t>
      </w:r>
      <w:r>
        <w:t xml:space="preserve">We need to show and explain how these approaches could potentially address the challenges listed in the previous section, perhaps categorised based on whether they are needed in order to produce safe HIT or HIT that could improve patient safety (safety assurance vs safety </w:t>
      </w:r>
      <w:r>
        <w:t>improvement).</w:t>
      </w:r>
    </w:p>
  </w:comment>
  <w:comment w:id="159" w:author="Ciarán McInerney" w:date="2020-05-27T16:59:00Z" w:initials="CM">
    <w:p w14:paraId="0C4D886C" w14:textId="5142B394" w:rsidR="007D55CB" w:rsidRDefault="007D55CB">
      <w:pPr>
        <w:pStyle w:val="CommentText"/>
      </w:pPr>
      <w:r>
        <w:rPr>
          <w:rStyle w:val="CommentReference"/>
        </w:rPr>
        <w:annotationRef/>
      </w:r>
      <w:r>
        <w:rPr>
          <w:rStyle w:val="CommentReference"/>
        </w:rPr>
        <w:t xml:space="preserve">This section is </w:t>
      </w:r>
      <w:proofErr w:type="gramStart"/>
      <w:r>
        <w:rPr>
          <w:rStyle w:val="CommentReference"/>
        </w:rPr>
        <w:t>incomplete</w:t>
      </w:r>
      <w:proofErr w:type="gramEnd"/>
      <w:r>
        <w:rPr>
          <w:rStyle w:val="CommentReference"/>
        </w:rPr>
        <w:t xml:space="preserve"> and I’d prefer to have more input from the collaborative.</w:t>
      </w:r>
    </w:p>
  </w:comment>
  <w:comment w:id="160"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161" w:author="Richard Williams" w:date="2020-07-21T10:16:00Z" w:initials="RW">
    <w:p w14:paraId="58A31CEE" w14:textId="708777FE" w:rsidR="00172673" w:rsidRDefault="00172673">
      <w:pPr>
        <w:pStyle w:val="CommentText"/>
      </w:pPr>
      <w:r>
        <w:rPr>
          <w:rStyle w:val="CommentReference"/>
        </w:rPr>
        <w:annotationRef/>
      </w:r>
      <w:r>
        <w:t>I think it’s better to keep this initial paper non-COVID focussed</w:t>
      </w:r>
      <w:r w:rsidR="004D2559">
        <w:t xml:space="preserve"> in order to keep it generalised. I agree it’s hard not to mention it, but perhaps we could instead devote one of the subsequent papers in the series to COVID-19.</w:t>
      </w:r>
    </w:p>
  </w:comment>
  <w:comment w:id="162" w:author="David Jenkins" w:date="2020-07-21T13:59:00Z" w:initials="DJ">
    <w:p w14:paraId="22175CA1" w14:textId="2FBFB263" w:rsidR="00976585" w:rsidRDefault="00976585">
      <w:pPr>
        <w:pStyle w:val="CommentText"/>
      </w:pPr>
      <w:r>
        <w:rPr>
          <w:rStyle w:val="CommentReference"/>
        </w:rPr>
        <w:annotationRef/>
      </w:r>
      <w:r>
        <w:t xml:space="preserve">I agree to make it more general and stay away from </w:t>
      </w:r>
      <w:proofErr w:type="spellStart"/>
      <w:proofErr w:type="gramStart"/>
      <w:r>
        <w:t>covid</w:t>
      </w:r>
      <w:proofErr w:type="spellEnd"/>
      <w:proofErr w:type="gramEnd"/>
      <w:r>
        <w:t xml:space="preserve"> but you could discuss the relevance in relation to emerging diseases and changing populations.</w:t>
      </w:r>
    </w:p>
  </w:comment>
  <w:comment w:id="163"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Covid.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covid to be lost by going backwards “in the name safety” (and IG etc). </w:t>
      </w:r>
    </w:p>
  </w:comment>
  <w:comment w:id="164" w:author="Ciarán McInerney" w:date="2020-06-11T12:54:00Z" w:initials="CM">
    <w:p w14:paraId="7F9F8610" w14:textId="5D8E5C1F" w:rsidR="00036F8C" w:rsidRDefault="00036F8C">
      <w:pPr>
        <w:pStyle w:val="CommentText"/>
      </w:pPr>
      <w:r>
        <w:rPr>
          <w:rStyle w:val="CommentReference"/>
        </w:rPr>
        <w:annotationRef/>
      </w:r>
      <w:r>
        <w:t xml:space="preserve">To be fair, the </w:t>
      </w:r>
      <w:proofErr w:type="spellStart"/>
      <w:r>
        <w:t>Wherton</w:t>
      </w:r>
      <w:proofErr w:type="spellEnd"/>
      <w:r>
        <w:t xml:space="preserve"> paper that Trish co-authored does not say “hey slow down”, albeit I said those words in the meeting with Ibrahim and Dawn. Instead, the </w:t>
      </w:r>
      <w:proofErr w:type="spellStart"/>
      <w:r>
        <w:t>Wherton</w:t>
      </w:r>
      <w:proofErr w:type="spellEnd"/>
      <w:r>
        <w:t xml:space="preserve"> paper says that a sociotechnical perspective will be needed if video-consultation is to be scaled up.</w:t>
      </w:r>
    </w:p>
  </w:comment>
  <w:comment w:id="165"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166"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5A18644" w15:done="0"/>
  <w15:commentEx w15:paraId="0623D6B6" w15:paraIdParent="25A18644" w15:done="0"/>
  <w15:commentEx w15:paraId="0FCEF71A" w15:done="0"/>
  <w15:commentEx w15:paraId="1337BC8C" w15:done="0"/>
  <w15:commentEx w15:paraId="7A9ADA08" w15:done="0"/>
  <w15:commentEx w15:paraId="4DFAE5D9" w15:done="0"/>
  <w15:commentEx w15:paraId="0CC2FE43" w15:done="0"/>
  <w15:commentEx w15:paraId="3160ED6B" w15:done="0"/>
  <w15:commentEx w15:paraId="04ED30DE" w15:done="0"/>
  <w15:commentEx w15:paraId="13290D33" w15:done="0"/>
  <w15:commentEx w15:paraId="740C590F" w15:done="0"/>
  <w15:commentEx w15:paraId="0A814F05" w15:paraIdParent="740C590F" w15:done="0"/>
  <w15:commentEx w15:paraId="17697EA4" w15:paraIdParent="740C590F" w15:done="0"/>
  <w15:commentEx w15:paraId="612D85A4" w15:done="0"/>
  <w15:commentEx w15:paraId="402CCA1E" w15:done="0"/>
  <w15:commentEx w15:paraId="2F515215" w15:done="0"/>
  <w15:commentEx w15:paraId="58818907" w15:paraIdParent="2F515215" w15:done="0"/>
  <w15:commentEx w15:paraId="647DD93A" w15:done="0"/>
  <w15:commentEx w15:paraId="3403BC13" w15:done="0"/>
  <w15:commentEx w15:paraId="25E9CDDF" w15:done="0"/>
  <w15:commentEx w15:paraId="7452D661" w15:done="0"/>
  <w15:commentEx w15:paraId="14A7BACF" w15:done="0"/>
  <w15:commentEx w15:paraId="56D3B1AE" w15:paraIdParent="14A7BACF" w15:done="0"/>
  <w15:commentEx w15:paraId="233A4FF2" w15:done="0"/>
  <w15:commentEx w15:paraId="43E2FE5A" w15:done="0"/>
  <w15:commentEx w15:paraId="02770338" w15:done="0"/>
  <w15:commentEx w15:paraId="35391686" w15:done="0"/>
  <w15:commentEx w15:paraId="72B87768" w15:done="0"/>
  <w15:commentEx w15:paraId="4F7F15E3" w15:done="0"/>
  <w15:commentEx w15:paraId="3241B13E" w15:done="0"/>
  <w15:commentEx w15:paraId="024298BF" w15:done="0"/>
  <w15:commentEx w15:paraId="01B31BF3" w15:paraIdParent="024298BF" w15:done="0"/>
  <w15:commentEx w15:paraId="15D418FA" w15:done="0"/>
  <w15:commentEx w15:paraId="737DF72F" w15:done="0"/>
  <w15:commentEx w15:paraId="3683342D" w15:done="0"/>
  <w15:commentEx w15:paraId="733BED56" w15:done="0"/>
  <w15:commentEx w15:paraId="4FB6103C" w15:done="0"/>
  <w15:commentEx w15:paraId="6ABFE280" w15:done="0"/>
  <w15:commentEx w15:paraId="334D0A64" w15:done="0"/>
  <w15:commentEx w15:paraId="31D4D312" w15:done="0"/>
  <w15:commentEx w15:paraId="768450E0" w15:done="0"/>
  <w15:commentEx w15:paraId="703288C0" w15:done="0"/>
  <w15:commentEx w15:paraId="3F00ECC7" w15:paraIdParent="703288C0" w15:done="0"/>
  <w15:commentEx w15:paraId="3076FBFF" w15:paraIdParent="703288C0" w15:done="0"/>
  <w15:commentEx w15:paraId="44A30EB1" w15:done="0"/>
  <w15:commentEx w15:paraId="51785D5F" w15:done="0"/>
  <w15:commentEx w15:paraId="7E229A57" w15:done="0"/>
  <w15:commentEx w15:paraId="6F71DE2D" w15:done="0"/>
  <w15:commentEx w15:paraId="714F2536" w15:done="0"/>
  <w15:commentEx w15:paraId="4E5BCD2F" w15:done="0"/>
  <w15:commentEx w15:paraId="38E42793" w15:done="0"/>
  <w15:commentEx w15:paraId="578A3A65" w15:done="0"/>
  <w15:commentEx w15:paraId="78A07CA9" w15:done="0"/>
  <w15:commentEx w15:paraId="6D648DFB" w15:done="0"/>
  <w15:commentEx w15:paraId="2726AE2A" w15:done="0"/>
  <w15:commentEx w15:paraId="4B00D603" w15:paraIdParent="2726AE2A" w15:done="0"/>
  <w15:commentEx w15:paraId="4330DD91" w15:done="0"/>
  <w15:commentEx w15:paraId="44B0DB31" w15:paraIdParent="4330DD91" w15:done="0"/>
  <w15:commentEx w15:paraId="5559E2B8" w15:paraIdParent="4330DD91" w15:done="0"/>
  <w15:commentEx w15:paraId="07C66B48" w15:paraIdParent="4330DD91" w15:done="0"/>
  <w15:commentEx w15:paraId="7BC21D71" w15:done="0"/>
  <w15:commentEx w15:paraId="6C7D04BD" w15:done="0"/>
  <w15:commentEx w15:paraId="40BCE35F" w15:done="0"/>
  <w15:commentEx w15:paraId="2222C0D8" w15:done="0"/>
  <w15:commentEx w15:paraId="7A3F11CD" w15:paraIdParent="2222C0D8" w15:done="0"/>
  <w15:commentEx w15:paraId="0C3377E9" w15:done="0"/>
  <w15:commentEx w15:paraId="5417128D" w15:paraIdParent="0C3377E9" w15:done="0"/>
  <w15:commentEx w15:paraId="7CC6C97F" w15:done="0"/>
  <w15:commentEx w15:paraId="0C4D886C" w15:done="0"/>
  <w15:commentEx w15:paraId="44499CDC" w15:done="0"/>
  <w15:commentEx w15:paraId="58A31CEE" w15:paraIdParent="44499CDC" w15:done="0"/>
  <w15:commentEx w15:paraId="22175CA1" w15:paraIdParent="44499CDC" w15:done="0"/>
  <w15:commentEx w15:paraId="20BACF64" w15:done="0"/>
  <w15:commentEx w15:paraId="7F9F8610" w15:paraIdParent="20BACF64"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3241B13E" w16cid:durableId="22BBFE82"/>
  <w16cid:commentId w16cid:paraId="024298BF" w16cid:durableId="22BBFA00"/>
  <w16cid:commentId w16cid:paraId="01B31BF3" w16cid:durableId="22BBFA01"/>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44A30EB1" w16cid:durableId="22BBFA06"/>
  <w16cid:commentId w16cid:paraId="51785D5F" w16cid:durableId="22BC050F"/>
  <w16cid:commentId w16cid:paraId="7E229A57" w16cid:durableId="22C53A86"/>
  <w16cid:commentId w16cid:paraId="6F71DE2D" w16cid:durableId="22BC079F"/>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0C3377E9" w16cid:durableId="22BBFA0B"/>
  <w16cid:commentId w16cid:paraId="5417128D" w16cid:durableId="22BBFA0C"/>
  <w16cid:commentId w16cid:paraId="7CC6C97F" w16cid:durableId="22C540A7"/>
  <w16cid:commentId w16cid:paraId="0C4D886C" w16cid:durableId="22BBFA0D"/>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7BD5659F" w16cid:durableId="22BBFA11"/>
  <w16cid:commentId w16cid:paraId="132F52E3" w16cid:durableId="22BBFA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brahim Habli">
    <w15:presenceInfo w15:providerId="AD" w15:userId="S::ibrahim.habli@york.ac.uk::585a6d7f-b075-468f-9513-c65d0468bbc4"/>
  </w15:person>
  <w15:person w15:author="Rebecca Randell">
    <w15:presenceInfo w15:providerId="AD" w15:userId="S::rrandell@bradford.ac.uk::cbd9cd56-b502-4789-a023-e20afdff6e69"/>
  </w15:person>
  <w15:person w15:author="David Jenkins">
    <w15:presenceInfo w15:providerId="None" w15:userId="David Jenkins"/>
  </w15:person>
  <w15:person w15:author="Ciarán McInerney">
    <w15:presenceInfo w15:providerId="AD" w15:userId="S-1-5-21-1390067357-1993962763-725345543-614760"/>
  </w15:person>
  <w15:person w15:author="Richard Williams">
    <w15:presenceInfo w15:providerId="AD" w15:userId="S-1-5-21-1715567821-1957994488-725345543-182866"/>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9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2D1C"/>
    <w:rsid w:val="00116939"/>
    <w:rsid w:val="00145866"/>
    <w:rsid w:val="00151E77"/>
    <w:rsid w:val="00172673"/>
    <w:rsid w:val="00176F47"/>
    <w:rsid w:val="001809FF"/>
    <w:rsid w:val="001846F5"/>
    <w:rsid w:val="0019077F"/>
    <w:rsid w:val="001D250F"/>
    <w:rsid w:val="001D337E"/>
    <w:rsid w:val="001D63F3"/>
    <w:rsid w:val="001E6930"/>
    <w:rsid w:val="001E7B78"/>
    <w:rsid w:val="001F1F11"/>
    <w:rsid w:val="001F4ED1"/>
    <w:rsid w:val="001F7958"/>
    <w:rsid w:val="00202BF3"/>
    <w:rsid w:val="00203C24"/>
    <w:rsid w:val="002042AB"/>
    <w:rsid w:val="0022366B"/>
    <w:rsid w:val="00224D89"/>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381"/>
    <w:rsid w:val="004D2509"/>
    <w:rsid w:val="004D2559"/>
    <w:rsid w:val="004D3B59"/>
    <w:rsid w:val="004E1810"/>
    <w:rsid w:val="004E5CE1"/>
    <w:rsid w:val="00502C2A"/>
    <w:rsid w:val="005433AE"/>
    <w:rsid w:val="00543400"/>
    <w:rsid w:val="00551408"/>
    <w:rsid w:val="005646F8"/>
    <w:rsid w:val="005669B6"/>
    <w:rsid w:val="0057168E"/>
    <w:rsid w:val="005763D2"/>
    <w:rsid w:val="005843D6"/>
    <w:rsid w:val="0058573C"/>
    <w:rsid w:val="00587210"/>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551CF"/>
    <w:rsid w:val="007728F1"/>
    <w:rsid w:val="0077572A"/>
    <w:rsid w:val="007768B1"/>
    <w:rsid w:val="00792C05"/>
    <w:rsid w:val="007A4AE6"/>
    <w:rsid w:val="007B1433"/>
    <w:rsid w:val="007C2CFC"/>
    <w:rsid w:val="007D064F"/>
    <w:rsid w:val="007D55CB"/>
    <w:rsid w:val="007E3C62"/>
    <w:rsid w:val="007E4136"/>
    <w:rsid w:val="00806240"/>
    <w:rsid w:val="008077C5"/>
    <w:rsid w:val="00810D0C"/>
    <w:rsid w:val="00844834"/>
    <w:rsid w:val="0084507D"/>
    <w:rsid w:val="00845B9A"/>
    <w:rsid w:val="00851E30"/>
    <w:rsid w:val="00865867"/>
    <w:rsid w:val="00865C67"/>
    <w:rsid w:val="008A0035"/>
    <w:rsid w:val="008B004B"/>
    <w:rsid w:val="008D23B8"/>
    <w:rsid w:val="008E287D"/>
    <w:rsid w:val="008E3903"/>
    <w:rsid w:val="008F18E2"/>
    <w:rsid w:val="00904F12"/>
    <w:rsid w:val="00906431"/>
    <w:rsid w:val="0091758F"/>
    <w:rsid w:val="009224CA"/>
    <w:rsid w:val="0092381F"/>
    <w:rsid w:val="00925D03"/>
    <w:rsid w:val="0093483F"/>
    <w:rsid w:val="00942589"/>
    <w:rsid w:val="0094634B"/>
    <w:rsid w:val="009566A0"/>
    <w:rsid w:val="00957EF1"/>
    <w:rsid w:val="009667C9"/>
    <w:rsid w:val="00970743"/>
    <w:rsid w:val="0097113D"/>
    <w:rsid w:val="00976585"/>
    <w:rsid w:val="00977D1D"/>
    <w:rsid w:val="00982746"/>
    <w:rsid w:val="009978E4"/>
    <w:rsid w:val="009A26AB"/>
    <w:rsid w:val="009B3EEC"/>
    <w:rsid w:val="009C1155"/>
    <w:rsid w:val="009D0ABB"/>
    <w:rsid w:val="009D0DA8"/>
    <w:rsid w:val="009D34D2"/>
    <w:rsid w:val="009D445B"/>
    <w:rsid w:val="009E6042"/>
    <w:rsid w:val="00A01C74"/>
    <w:rsid w:val="00A166DA"/>
    <w:rsid w:val="00A20FF2"/>
    <w:rsid w:val="00A2296F"/>
    <w:rsid w:val="00A358FA"/>
    <w:rsid w:val="00A37072"/>
    <w:rsid w:val="00A41E27"/>
    <w:rsid w:val="00A66B8C"/>
    <w:rsid w:val="00A85774"/>
    <w:rsid w:val="00AA168B"/>
    <w:rsid w:val="00AA3B35"/>
    <w:rsid w:val="00AA44BF"/>
    <w:rsid w:val="00AA6BB1"/>
    <w:rsid w:val="00AB2605"/>
    <w:rsid w:val="00AB3439"/>
    <w:rsid w:val="00AC2027"/>
    <w:rsid w:val="00AC4731"/>
    <w:rsid w:val="00AC4FD6"/>
    <w:rsid w:val="00AC6904"/>
    <w:rsid w:val="00AC7E1A"/>
    <w:rsid w:val="00AD4971"/>
    <w:rsid w:val="00AD644D"/>
    <w:rsid w:val="00AD734F"/>
    <w:rsid w:val="00AE6E53"/>
    <w:rsid w:val="00B05D6C"/>
    <w:rsid w:val="00B11DC6"/>
    <w:rsid w:val="00B16B1C"/>
    <w:rsid w:val="00B16CD2"/>
    <w:rsid w:val="00B23B5B"/>
    <w:rsid w:val="00B257BA"/>
    <w:rsid w:val="00B4439A"/>
    <w:rsid w:val="00B51A64"/>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4D72"/>
    <w:rsid w:val="00BE66F8"/>
    <w:rsid w:val="00BF31E9"/>
    <w:rsid w:val="00BF3A64"/>
    <w:rsid w:val="00BF48F2"/>
    <w:rsid w:val="00BF751D"/>
    <w:rsid w:val="00BF7E4A"/>
    <w:rsid w:val="00C104AB"/>
    <w:rsid w:val="00C17F5B"/>
    <w:rsid w:val="00C2018E"/>
    <w:rsid w:val="00C361D0"/>
    <w:rsid w:val="00C42EFF"/>
    <w:rsid w:val="00C4500B"/>
    <w:rsid w:val="00C4621B"/>
    <w:rsid w:val="00C60DFC"/>
    <w:rsid w:val="00C630E0"/>
    <w:rsid w:val="00C769FE"/>
    <w:rsid w:val="00C77557"/>
    <w:rsid w:val="00C82A4A"/>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1F2C"/>
    <w:rsid w:val="00E03105"/>
    <w:rsid w:val="00E124EC"/>
    <w:rsid w:val="00E20652"/>
    <w:rsid w:val="00E20AE5"/>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7385"/>
    <w:rsid w:val="00EE1801"/>
    <w:rsid w:val="00EE3D59"/>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865C67"/>
    <w:pPr>
      <w:keepNext/>
      <w:keepLines/>
      <w:spacing w:before="40" w:after="0"/>
      <w:outlineLvl w:val="1"/>
      <w:pPrChange w:id="0" w:author="Ibrahim Habli" w:date="2020-07-24T10:50:00Z">
        <w:pPr>
          <w:keepNext/>
          <w:keepLines/>
          <w:spacing w:before="40" w:line="259" w:lineRule="auto"/>
          <w:outlineLvl w:val="1"/>
        </w:pPr>
      </w:pPrChange>
    </w:pPr>
    <w:rPr>
      <w:rFonts w:asciiTheme="majorHAnsi" w:eastAsiaTheme="majorEastAsia" w:hAnsiTheme="majorHAnsi" w:cstheme="majorBidi"/>
      <w:sz w:val="26"/>
      <w:szCs w:val="26"/>
      <w:rPrChange w:id="0" w:author="Ibrahim Habli" w:date="2020-07-24T10:50:00Z">
        <w:rPr>
          <w:rFonts w:asciiTheme="majorHAnsi" w:eastAsiaTheme="majorEastAsia" w:hAnsiTheme="majorHAnsi" w:cstheme="majorBidi"/>
          <w:sz w:val="26"/>
          <w:szCs w:val="26"/>
          <w:lang w:val="en-GB" w:eastAsia="en-US" w:bidi="ar-SA"/>
        </w:rPr>
      </w:rPrChange>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C67"/>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EB6EADBE635BE4DB516C9ED21DB1856" ma:contentTypeVersion="10" ma:contentTypeDescription="Create a new document." ma:contentTypeScope="" ma:versionID="249bf2643405113e7e9d3c70d871e935">
  <xsd:schema xmlns:xsd="http://www.w3.org/2001/XMLSchema" xmlns:xs="http://www.w3.org/2001/XMLSchema" xmlns:p="http://schemas.microsoft.com/office/2006/metadata/properties" xmlns:ns3="4cb5a408-0502-4022-bd73-2ad7d474ef06" targetNamespace="http://schemas.microsoft.com/office/2006/metadata/properties" ma:root="true" ma:fieldsID="985f92d12ceb3266d061f823985bb689" ns3:_="">
    <xsd:import namespace="4cb5a408-0502-4022-bd73-2ad7d474ef0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5a408-0502-4022-bd73-2ad7d474ef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A3C543-0875-4B6A-9AB7-6309F6096C53}">
  <ds:schemaRefs>
    <ds:schemaRef ds:uri="http://schemas.openxmlformats.org/officeDocument/2006/bibliography"/>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A395CD6-D224-46B7-AD9B-B558D14820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b5a408-0502-4022-bd73-2ad7d474ef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0</Pages>
  <Words>24982</Words>
  <Characters>142400</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Ibrahim Habli</cp:lastModifiedBy>
  <cp:revision>7</cp:revision>
  <dcterms:created xsi:type="dcterms:W3CDTF">2020-07-24T09:28:00Z</dcterms:created>
  <dcterms:modified xsi:type="dcterms:W3CDTF">2020-07-2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EB6EADBE635BE4DB516C9ED21DB1856</vt:lpwstr>
  </property>
</Properties>
</file>